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696805"/>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28850964"/>
      <w:bookmarkStart w:id="5" w:name="_Toc55898059"/>
      <w:bookmarkStart w:id="6" w:name="_Toc60666337"/>
      <w:bookmarkStart w:id="7" w:name="_Toc60696806"/>
      <w:bookmarkStart w:id="8" w:name="_Toc28850982"/>
      <w:bookmarkStart w:id="9" w:name="_Hlk42759976"/>
      <w:r w:rsidRPr="00756303">
        <w:lastRenderedPageBreak/>
        <w:t>LEMBAR PENGESAHAN</w:t>
      </w:r>
      <w:bookmarkEnd w:id="3"/>
    </w:p>
    <w:p w14:paraId="15083408" w14:textId="29486D91" w:rsidR="00E70AEA" w:rsidRPr="00465ACC" w:rsidRDefault="00E70AEA" w:rsidP="00465ACC">
      <w:pPr>
        <w:jc w:val="center"/>
        <w:rPr>
          <w:b/>
        </w:rPr>
      </w:pPr>
      <w:r w:rsidRPr="00465ACC">
        <w:rPr>
          <w:b/>
        </w:rPr>
        <w:t xml:space="preserve">LAPORAN </w:t>
      </w:r>
      <w:bookmarkEnd w:id="4"/>
      <w:bookmarkEnd w:id="5"/>
      <w:r w:rsidRPr="00465ACC">
        <w:rPr>
          <w:b/>
        </w:rPr>
        <w:t>MAGANG INDUSTRI KAMPUS MERDEKA</w:t>
      </w:r>
      <w:bookmarkEnd w:id="6"/>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CACF3F7"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C4525A9"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proofErr w:type="gramStart"/>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proofErr w:type="gramEnd"/>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proofErr w:type="gramStart"/>
      <w:r w:rsidRPr="00A46BD5">
        <w:rPr>
          <w:rFonts w:eastAsia="Times New Roman" w:cs="Times New Roman"/>
          <w:szCs w:val="24"/>
          <w:u w:val="single"/>
        </w:rPr>
        <w:t>(</w:t>
      </w:r>
      <w:r>
        <w:t xml:space="preserve"> </w:t>
      </w:r>
      <w:r w:rsidRPr="0054287A">
        <w:rPr>
          <w:rFonts w:eastAsia="Times New Roman" w:cs="Times New Roman"/>
          <w:szCs w:val="24"/>
          <w:u w:val="single"/>
        </w:rPr>
        <w:t>Dr</w:t>
      </w:r>
      <w:proofErr w:type="gramEnd"/>
      <w:r w:rsidRPr="0054287A">
        <w:rPr>
          <w:rFonts w:eastAsia="Times New Roman" w:cs="Times New Roman"/>
          <w:szCs w:val="24"/>
          <w:u w:val="single"/>
        </w:rPr>
        <w:t>. Ir. I Made Oka Widyantara,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
    <w:p w14:paraId="313237B3" w14:textId="1E147FEB" w:rsidR="00D91C96" w:rsidRDefault="00D91C96" w:rsidP="0044542D">
      <w:pPr>
        <w:pStyle w:val="Heading1"/>
      </w:pPr>
      <w:bookmarkStart w:id="10" w:name="_Toc60696807"/>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55186D">
      <w:pPr>
        <w:pStyle w:val="ListParagraph"/>
        <w:numPr>
          <w:ilvl w:val="0"/>
          <w:numId w:val="15"/>
        </w:numPr>
        <w:ind w:left="851" w:hanging="425"/>
        <w:rPr>
          <w:b/>
          <w:sz w:val="28"/>
        </w:rPr>
      </w:pPr>
      <w:r>
        <w:t>Prof. Ir. Ngakan Putu Gede Suardana, MT, Ph.D selaku Dekan Fakultas Teknik Universitas Udayana.</w:t>
      </w:r>
    </w:p>
    <w:p w14:paraId="7003CEBB" w14:textId="42D6CCFD" w:rsidR="002140DA" w:rsidRPr="002140DA" w:rsidRDefault="00D91C96" w:rsidP="0055186D">
      <w:pPr>
        <w:pStyle w:val="ListParagraph"/>
        <w:numPr>
          <w:ilvl w:val="0"/>
          <w:numId w:val="15"/>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55186D">
      <w:pPr>
        <w:pStyle w:val="ListParagraph"/>
        <w:numPr>
          <w:ilvl w:val="0"/>
          <w:numId w:val="15"/>
        </w:numPr>
        <w:ind w:left="851" w:hanging="425"/>
        <w:rPr>
          <w:b/>
          <w:sz w:val="28"/>
        </w:rPr>
      </w:pPr>
      <w:r w:rsidRPr="002140DA">
        <w:t xml:space="preserve">Bapak I Made Sunia Raharja, </w:t>
      </w:r>
      <w:proofErr w:type="gramStart"/>
      <w:r w:rsidRPr="002140DA">
        <w:t>S.Kom.,</w:t>
      </w:r>
      <w:proofErr w:type="gramEnd"/>
      <w:r w:rsidRPr="002140DA">
        <w:t xml:space="preserve"> M.Cs</w:t>
      </w:r>
      <w:r>
        <w:t xml:space="preserve"> selaku Ketua Program Magang Kampus Merdeka</w:t>
      </w:r>
      <w:r w:rsidR="0044542D">
        <w:t xml:space="preserve"> Program Studi Teknologi Informasi</w:t>
      </w:r>
      <w:r>
        <w:t>.</w:t>
      </w:r>
    </w:p>
    <w:p w14:paraId="422579E8" w14:textId="5DECFED5" w:rsidR="002140DA" w:rsidRPr="0044542D" w:rsidRDefault="002140DA" w:rsidP="0055186D">
      <w:pPr>
        <w:pStyle w:val="ListParagraph"/>
        <w:numPr>
          <w:ilvl w:val="0"/>
          <w:numId w:val="15"/>
        </w:numPr>
        <w:ind w:left="851" w:hanging="425"/>
        <w:rPr>
          <w:b/>
          <w:sz w:val="28"/>
        </w:rPr>
      </w:pPr>
      <w:r w:rsidRPr="002140DA">
        <w:t>Bapak Dwi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55186D">
      <w:pPr>
        <w:pStyle w:val="ListParagraph"/>
        <w:numPr>
          <w:ilvl w:val="0"/>
          <w:numId w:val="15"/>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55186D">
      <w:pPr>
        <w:pStyle w:val="ListParagraph"/>
        <w:numPr>
          <w:ilvl w:val="0"/>
          <w:numId w:val="15"/>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55186D">
      <w:pPr>
        <w:pStyle w:val="ListParagraph"/>
        <w:numPr>
          <w:ilvl w:val="0"/>
          <w:numId w:val="15"/>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55186D">
      <w:pPr>
        <w:pStyle w:val="ListParagraph"/>
        <w:numPr>
          <w:ilvl w:val="0"/>
          <w:numId w:val="15"/>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696808"/>
      <w:r w:rsidRPr="00756303">
        <w:lastRenderedPageBreak/>
        <w:t>ABSTRAK</w:t>
      </w:r>
      <w:bookmarkEnd w:id="11"/>
    </w:p>
    <w:p w14:paraId="15C43B7B" w14:textId="77777777" w:rsidR="0078371B" w:rsidRDefault="0078371B" w:rsidP="0078371B">
      <w:pPr>
        <w:spacing w:line="480" w:lineRule="auto"/>
        <w:rPr>
          <w:rFonts w:cs="Times New Roman"/>
          <w:szCs w:val="24"/>
        </w:rPr>
      </w:pPr>
    </w:p>
    <w:p w14:paraId="242A8A45" w14:textId="77777777" w:rsidR="0078371B" w:rsidRPr="00167E2A" w:rsidRDefault="0078371B" w:rsidP="0078371B">
      <w:pPr>
        <w:ind w:firstLine="851"/>
        <w:rPr>
          <w:rFonts w:cs="Times New Roman"/>
          <w:szCs w:val="24"/>
        </w:rPr>
      </w:pPr>
      <w:r w:rsidRPr="0035136E">
        <w:rPr>
          <w:rFonts w:cs="Times New Roman"/>
          <w:szCs w:val="24"/>
        </w:rPr>
        <w:t>Halaman Abstrak ditulis maksimal 150 kata yang berisi masalah yang diangkat, metode dan analisa yang digunakan serta temuan hasil analisa/riset yang dilakukan.</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r>
        <w:lastRenderedPageBreak/>
        <w:t>DAFTAR ISI</w:t>
      </w:r>
      <w:bookmarkEnd w:id="12"/>
    </w:p>
    <w:p w14:paraId="3EB53644" w14:textId="48EF973C" w:rsidR="0055186D" w:rsidRDefault="0055186D" w:rsidP="0055186D"/>
    <w:p w14:paraId="5F6E4224" w14:textId="7D554356" w:rsidR="00465ACC" w:rsidRPr="00465ACC" w:rsidRDefault="00465ACC" w:rsidP="00465ACC">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60696805" w:history="1">
        <w:r w:rsidRPr="00465ACC">
          <w:rPr>
            <w:rStyle w:val="Hyperlink"/>
          </w:rPr>
          <w:t>HALAMAN SAMPUL</w:t>
        </w:r>
        <w:r w:rsidRPr="00465ACC">
          <w:rPr>
            <w:webHidden/>
          </w:rPr>
          <w:tab/>
        </w:r>
        <w:r w:rsidRPr="00465ACC">
          <w:rPr>
            <w:webHidden/>
          </w:rPr>
          <w:fldChar w:fldCharType="begin"/>
        </w:r>
        <w:r w:rsidRPr="00465ACC">
          <w:rPr>
            <w:webHidden/>
          </w:rPr>
          <w:instrText xml:space="preserve"> PAGEREF _Toc60696805 \h </w:instrText>
        </w:r>
        <w:r w:rsidRPr="00465ACC">
          <w:rPr>
            <w:webHidden/>
          </w:rPr>
        </w:r>
        <w:r w:rsidRPr="00465ACC">
          <w:rPr>
            <w:webHidden/>
          </w:rPr>
          <w:fldChar w:fldCharType="separate"/>
        </w:r>
        <w:r w:rsidRPr="00465ACC">
          <w:rPr>
            <w:webHidden/>
          </w:rPr>
          <w:t>i</w:t>
        </w:r>
        <w:r w:rsidRPr="00465ACC">
          <w:rPr>
            <w:webHidden/>
          </w:rPr>
          <w:fldChar w:fldCharType="end"/>
        </w:r>
      </w:hyperlink>
    </w:p>
    <w:p w14:paraId="23EC4821" w14:textId="44973980" w:rsidR="00465ACC" w:rsidRPr="00465ACC" w:rsidRDefault="00206E0A" w:rsidP="00465ACC">
      <w:pPr>
        <w:pStyle w:val="TOC1"/>
        <w:rPr>
          <w:rFonts w:asciiTheme="minorHAnsi" w:eastAsiaTheme="minorEastAsia" w:hAnsiTheme="minorHAnsi"/>
          <w:sz w:val="22"/>
        </w:rPr>
      </w:pPr>
      <w:hyperlink w:anchor="_Toc60696806" w:history="1">
        <w:r w:rsidR="00465ACC" w:rsidRPr="00465ACC">
          <w:rPr>
            <w:rStyle w:val="Hyperlink"/>
          </w:rPr>
          <w:t>LEMBAR PENGESAHAN</w:t>
        </w:r>
        <w:r w:rsidR="00465ACC" w:rsidRPr="00465ACC">
          <w:rPr>
            <w:webHidden/>
          </w:rPr>
          <w:tab/>
        </w:r>
        <w:r w:rsidR="00465ACC" w:rsidRPr="00465ACC">
          <w:rPr>
            <w:webHidden/>
          </w:rPr>
          <w:fldChar w:fldCharType="begin"/>
        </w:r>
        <w:r w:rsidR="00465ACC" w:rsidRPr="00465ACC">
          <w:rPr>
            <w:webHidden/>
          </w:rPr>
          <w:instrText xml:space="preserve"> PAGEREF _Toc60696806 \h </w:instrText>
        </w:r>
        <w:r w:rsidR="00465ACC" w:rsidRPr="00465ACC">
          <w:rPr>
            <w:webHidden/>
          </w:rPr>
        </w:r>
        <w:r w:rsidR="00465ACC" w:rsidRPr="00465ACC">
          <w:rPr>
            <w:webHidden/>
          </w:rPr>
          <w:fldChar w:fldCharType="separate"/>
        </w:r>
        <w:r w:rsidR="00465ACC" w:rsidRPr="00465ACC">
          <w:rPr>
            <w:webHidden/>
          </w:rPr>
          <w:t>ii</w:t>
        </w:r>
        <w:r w:rsidR="00465ACC" w:rsidRPr="00465ACC">
          <w:rPr>
            <w:webHidden/>
          </w:rPr>
          <w:fldChar w:fldCharType="end"/>
        </w:r>
      </w:hyperlink>
    </w:p>
    <w:p w14:paraId="3A97E6CA" w14:textId="0BE46EC4" w:rsidR="00465ACC" w:rsidRPr="00465ACC" w:rsidRDefault="00206E0A" w:rsidP="00465ACC">
      <w:pPr>
        <w:pStyle w:val="TOC1"/>
        <w:rPr>
          <w:rFonts w:asciiTheme="minorHAnsi" w:eastAsiaTheme="minorEastAsia" w:hAnsiTheme="minorHAnsi"/>
          <w:sz w:val="22"/>
        </w:rPr>
      </w:pPr>
      <w:hyperlink w:anchor="_Toc60696807" w:history="1">
        <w:r w:rsidR="00465ACC" w:rsidRPr="00465ACC">
          <w:rPr>
            <w:rStyle w:val="Hyperlink"/>
          </w:rPr>
          <w:t>KATA PENGANTAR</w:t>
        </w:r>
        <w:r w:rsidR="00465ACC" w:rsidRPr="00465ACC">
          <w:rPr>
            <w:webHidden/>
          </w:rPr>
          <w:tab/>
        </w:r>
        <w:r w:rsidR="00465ACC" w:rsidRPr="00465ACC">
          <w:rPr>
            <w:webHidden/>
          </w:rPr>
          <w:fldChar w:fldCharType="begin"/>
        </w:r>
        <w:r w:rsidR="00465ACC" w:rsidRPr="00465ACC">
          <w:rPr>
            <w:webHidden/>
          </w:rPr>
          <w:instrText xml:space="preserve"> PAGEREF _Toc60696807 \h </w:instrText>
        </w:r>
        <w:r w:rsidR="00465ACC" w:rsidRPr="00465ACC">
          <w:rPr>
            <w:webHidden/>
          </w:rPr>
        </w:r>
        <w:r w:rsidR="00465ACC" w:rsidRPr="00465ACC">
          <w:rPr>
            <w:webHidden/>
          </w:rPr>
          <w:fldChar w:fldCharType="separate"/>
        </w:r>
        <w:r w:rsidR="00465ACC" w:rsidRPr="00465ACC">
          <w:rPr>
            <w:webHidden/>
          </w:rPr>
          <w:t>iii</w:t>
        </w:r>
        <w:r w:rsidR="00465ACC" w:rsidRPr="00465ACC">
          <w:rPr>
            <w:webHidden/>
          </w:rPr>
          <w:fldChar w:fldCharType="end"/>
        </w:r>
      </w:hyperlink>
    </w:p>
    <w:p w14:paraId="707DB430" w14:textId="50245237" w:rsidR="00465ACC" w:rsidRPr="00465ACC" w:rsidRDefault="00206E0A" w:rsidP="00465ACC">
      <w:pPr>
        <w:pStyle w:val="TOC1"/>
        <w:rPr>
          <w:rFonts w:asciiTheme="minorHAnsi" w:eastAsiaTheme="minorEastAsia" w:hAnsiTheme="minorHAnsi"/>
          <w:sz w:val="22"/>
        </w:rPr>
      </w:pPr>
      <w:hyperlink w:anchor="_Toc60696808" w:history="1">
        <w:r w:rsidR="00465ACC" w:rsidRPr="00465ACC">
          <w:rPr>
            <w:rStyle w:val="Hyperlink"/>
          </w:rPr>
          <w:t>DAFTAR ISI</w:t>
        </w:r>
        <w:r w:rsidR="00465ACC" w:rsidRPr="00465ACC">
          <w:rPr>
            <w:webHidden/>
          </w:rPr>
          <w:tab/>
        </w:r>
        <w:r w:rsidR="00465ACC" w:rsidRPr="00465ACC">
          <w:rPr>
            <w:webHidden/>
          </w:rPr>
          <w:fldChar w:fldCharType="begin"/>
        </w:r>
        <w:r w:rsidR="00465ACC" w:rsidRPr="00465ACC">
          <w:rPr>
            <w:webHidden/>
          </w:rPr>
          <w:instrText xml:space="preserve"> PAGEREF _Toc60696808 \h </w:instrText>
        </w:r>
        <w:r w:rsidR="00465ACC" w:rsidRPr="00465ACC">
          <w:rPr>
            <w:webHidden/>
          </w:rPr>
        </w:r>
        <w:r w:rsidR="00465ACC" w:rsidRPr="00465ACC">
          <w:rPr>
            <w:webHidden/>
          </w:rPr>
          <w:fldChar w:fldCharType="separate"/>
        </w:r>
        <w:r w:rsidR="00465ACC" w:rsidRPr="00465ACC">
          <w:rPr>
            <w:webHidden/>
          </w:rPr>
          <w:t>v</w:t>
        </w:r>
        <w:r w:rsidR="00465ACC" w:rsidRPr="00465ACC">
          <w:rPr>
            <w:webHidden/>
          </w:rPr>
          <w:fldChar w:fldCharType="end"/>
        </w:r>
      </w:hyperlink>
    </w:p>
    <w:p w14:paraId="2176895B" w14:textId="6C8E35A1" w:rsidR="00465ACC" w:rsidRPr="00465ACC" w:rsidRDefault="00206E0A" w:rsidP="00465ACC">
      <w:pPr>
        <w:pStyle w:val="TOC1"/>
        <w:rPr>
          <w:rFonts w:asciiTheme="minorHAnsi" w:eastAsiaTheme="minorEastAsia" w:hAnsiTheme="minorHAnsi"/>
          <w:sz w:val="22"/>
        </w:rPr>
      </w:pPr>
      <w:hyperlink w:anchor="_Toc60696809" w:history="1">
        <w:r w:rsidR="00465ACC" w:rsidRPr="00465ACC">
          <w:rPr>
            <w:rStyle w:val="Hyperlink"/>
          </w:rPr>
          <w:t>DAFTAR GAMBAR</w:t>
        </w:r>
        <w:r w:rsidR="00465ACC" w:rsidRPr="00465ACC">
          <w:rPr>
            <w:webHidden/>
          </w:rPr>
          <w:tab/>
        </w:r>
        <w:r w:rsidR="00465ACC" w:rsidRPr="00465ACC">
          <w:rPr>
            <w:webHidden/>
          </w:rPr>
          <w:fldChar w:fldCharType="begin"/>
        </w:r>
        <w:r w:rsidR="00465ACC" w:rsidRPr="00465ACC">
          <w:rPr>
            <w:webHidden/>
          </w:rPr>
          <w:instrText xml:space="preserve"> PAGEREF _Toc60696809 \h </w:instrText>
        </w:r>
        <w:r w:rsidR="00465ACC" w:rsidRPr="00465ACC">
          <w:rPr>
            <w:webHidden/>
          </w:rPr>
        </w:r>
        <w:r w:rsidR="00465ACC" w:rsidRPr="00465ACC">
          <w:rPr>
            <w:webHidden/>
          </w:rPr>
          <w:fldChar w:fldCharType="separate"/>
        </w:r>
        <w:r w:rsidR="00465ACC" w:rsidRPr="00465ACC">
          <w:rPr>
            <w:webHidden/>
          </w:rPr>
          <w:t>7</w:t>
        </w:r>
        <w:r w:rsidR="00465ACC" w:rsidRPr="00465ACC">
          <w:rPr>
            <w:webHidden/>
          </w:rPr>
          <w:fldChar w:fldCharType="end"/>
        </w:r>
      </w:hyperlink>
    </w:p>
    <w:p w14:paraId="5B801B88" w14:textId="5B68BA3F" w:rsidR="00465ACC" w:rsidRPr="00465ACC" w:rsidRDefault="00206E0A" w:rsidP="00465ACC">
      <w:pPr>
        <w:pStyle w:val="TOC1"/>
        <w:rPr>
          <w:rFonts w:asciiTheme="minorHAnsi" w:eastAsiaTheme="minorEastAsia" w:hAnsiTheme="minorHAnsi"/>
          <w:sz w:val="22"/>
        </w:rPr>
      </w:pPr>
      <w:hyperlink w:anchor="_Toc60696810" w:history="1">
        <w:r w:rsidR="00465ACC" w:rsidRPr="00465ACC">
          <w:rPr>
            <w:rStyle w:val="Hyperlink"/>
          </w:rPr>
          <w:t>DAFTAR TABEL</w:t>
        </w:r>
        <w:r w:rsidR="00465ACC" w:rsidRPr="00465ACC">
          <w:rPr>
            <w:webHidden/>
          </w:rPr>
          <w:tab/>
        </w:r>
        <w:r w:rsidR="00465ACC" w:rsidRPr="00465ACC">
          <w:rPr>
            <w:webHidden/>
          </w:rPr>
          <w:fldChar w:fldCharType="begin"/>
        </w:r>
        <w:r w:rsidR="00465ACC" w:rsidRPr="00465ACC">
          <w:rPr>
            <w:webHidden/>
          </w:rPr>
          <w:instrText xml:space="preserve"> PAGEREF _Toc60696810 \h </w:instrText>
        </w:r>
        <w:r w:rsidR="00465ACC" w:rsidRPr="00465ACC">
          <w:rPr>
            <w:webHidden/>
          </w:rPr>
        </w:r>
        <w:r w:rsidR="00465ACC" w:rsidRPr="00465ACC">
          <w:rPr>
            <w:webHidden/>
          </w:rPr>
          <w:fldChar w:fldCharType="separate"/>
        </w:r>
        <w:r w:rsidR="00465ACC" w:rsidRPr="00465ACC">
          <w:rPr>
            <w:webHidden/>
          </w:rPr>
          <w:t>8</w:t>
        </w:r>
        <w:r w:rsidR="00465ACC" w:rsidRPr="00465ACC">
          <w:rPr>
            <w:webHidden/>
          </w:rPr>
          <w:fldChar w:fldCharType="end"/>
        </w:r>
      </w:hyperlink>
    </w:p>
    <w:p w14:paraId="5CAD2871" w14:textId="422835A2" w:rsidR="00465ACC" w:rsidRPr="00465ACC" w:rsidRDefault="00206E0A" w:rsidP="00465ACC">
      <w:pPr>
        <w:pStyle w:val="TOC1"/>
        <w:rPr>
          <w:rFonts w:asciiTheme="minorHAnsi" w:eastAsiaTheme="minorEastAsia" w:hAnsiTheme="minorHAnsi"/>
          <w:sz w:val="22"/>
        </w:rPr>
      </w:pPr>
      <w:hyperlink w:anchor="_Toc60696811" w:history="1">
        <w:r w:rsidR="00465ACC" w:rsidRPr="00465ACC">
          <w:rPr>
            <w:rStyle w:val="Hyperlink"/>
          </w:rPr>
          <w:t>DAFTAR KODE PROGRAM</w:t>
        </w:r>
        <w:r w:rsidR="00465ACC" w:rsidRPr="00465ACC">
          <w:rPr>
            <w:webHidden/>
          </w:rPr>
          <w:tab/>
        </w:r>
        <w:r w:rsidR="00465ACC" w:rsidRPr="00465ACC">
          <w:rPr>
            <w:webHidden/>
          </w:rPr>
          <w:fldChar w:fldCharType="begin"/>
        </w:r>
        <w:r w:rsidR="00465ACC" w:rsidRPr="00465ACC">
          <w:rPr>
            <w:webHidden/>
          </w:rPr>
          <w:instrText xml:space="preserve"> PAGEREF _Toc60696811 \h </w:instrText>
        </w:r>
        <w:r w:rsidR="00465ACC" w:rsidRPr="00465ACC">
          <w:rPr>
            <w:webHidden/>
          </w:rPr>
        </w:r>
        <w:r w:rsidR="00465ACC" w:rsidRPr="00465ACC">
          <w:rPr>
            <w:webHidden/>
          </w:rPr>
          <w:fldChar w:fldCharType="separate"/>
        </w:r>
        <w:r w:rsidR="00465ACC" w:rsidRPr="00465ACC">
          <w:rPr>
            <w:webHidden/>
          </w:rPr>
          <w:t>9</w:t>
        </w:r>
        <w:r w:rsidR="00465ACC" w:rsidRPr="00465ACC">
          <w:rPr>
            <w:webHidden/>
          </w:rPr>
          <w:fldChar w:fldCharType="end"/>
        </w:r>
      </w:hyperlink>
    </w:p>
    <w:p w14:paraId="79F55070" w14:textId="668E6898" w:rsidR="00465ACC" w:rsidRDefault="00206E0A" w:rsidP="00465ACC">
      <w:pPr>
        <w:pStyle w:val="TOC1"/>
        <w:rPr>
          <w:rFonts w:asciiTheme="minorHAnsi" w:eastAsiaTheme="minorEastAsia" w:hAnsiTheme="minorHAnsi"/>
          <w:sz w:val="22"/>
        </w:rPr>
      </w:pPr>
      <w:hyperlink w:anchor="_Toc60696812" w:history="1">
        <w:r w:rsidR="00465ACC" w:rsidRPr="00465ACC">
          <w:rPr>
            <w:rStyle w:val="Hyperlink"/>
            <w:rFonts w:eastAsia="Times New Roman" w:cs="Times New Roman"/>
            <w:lang w:val="id-ID"/>
          </w:rPr>
          <w:t>BAB I</w:t>
        </w:r>
        <w:r w:rsidR="00465ACC" w:rsidRPr="00465ACC">
          <w:rPr>
            <w:rStyle w:val="Hyperlink"/>
          </w:rPr>
          <w:t xml:space="preserve"> </w:t>
        </w:r>
        <w:r w:rsidR="00465ACC" w:rsidRPr="00465ACC">
          <w:rPr>
            <w:rStyle w:val="Hyperlink"/>
            <w:rFonts w:eastAsia="Times New Roman" w:cs="Times New Roman"/>
            <w:lang w:val="id-ID"/>
          </w:rPr>
          <w:t>PENDAHULUAN</w:t>
        </w:r>
        <w:r w:rsidR="00465ACC" w:rsidRPr="00465ACC">
          <w:rPr>
            <w:webHidden/>
          </w:rPr>
          <w:tab/>
        </w:r>
        <w:r w:rsidR="00465ACC" w:rsidRPr="00465ACC">
          <w:rPr>
            <w:webHidden/>
          </w:rPr>
          <w:fldChar w:fldCharType="begin"/>
        </w:r>
        <w:r w:rsidR="00465ACC" w:rsidRPr="00465ACC">
          <w:rPr>
            <w:webHidden/>
          </w:rPr>
          <w:instrText xml:space="preserve"> PAGEREF _Toc60696812 \h </w:instrText>
        </w:r>
        <w:r w:rsidR="00465ACC" w:rsidRPr="00465ACC">
          <w:rPr>
            <w:webHidden/>
          </w:rPr>
        </w:r>
        <w:r w:rsidR="00465ACC" w:rsidRPr="00465ACC">
          <w:rPr>
            <w:webHidden/>
          </w:rPr>
          <w:fldChar w:fldCharType="separate"/>
        </w:r>
        <w:r w:rsidR="00465ACC" w:rsidRPr="00465ACC">
          <w:rPr>
            <w:webHidden/>
          </w:rPr>
          <w:t>10</w:t>
        </w:r>
        <w:r w:rsidR="00465ACC" w:rsidRPr="00465ACC">
          <w:rPr>
            <w:webHidden/>
          </w:rPr>
          <w:fldChar w:fldCharType="end"/>
        </w:r>
      </w:hyperlink>
    </w:p>
    <w:p w14:paraId="531BCD46" w14:textId="3F0217D9"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3" w:history="1">
        <w:r w:rsidR="00465ACC" w:rsidRPr="00566696">
          <w:rPr>
            <w:rStyle w:val="Hyperlink"/>
            <w:rFonts w:eastAsia="Times New Roman" w:cs="Times New Roman"/>
            <w:noProof/>
            <w:lang w:val="id-ID"/>
          </w:rPr>
          <w:t>1.1</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Latar Belakang</w:t>
        </w:r>
        <w:r w:rsidR="00465ACC">
          <w:rPr>
            <w:noProof/>
            <w:webHidden/>
          </w:rPr>
          <w:tab/>
        </w:r>
        <w:r w:rsidR="00465ACC">
          <w:rPr>
            <w:noProof/>
            <w:webHidden/>
          </w:rPr>
          <w:fldChar w:fldCharType="begin"/>
        </w:r>
        <w:r w:rsidR="00465ACC">
          <w:rPr>
            <w:noProof/>
            <w:webHidden/>
          </w:rPr>
          <w:instrText xml:space="preserve"> PAGEREF _Toc60696813 \h </w:instrText>
        </w:r>
        <w:r w:rsidR="00465ACC">
          <w:rPr>
            <w:noProof/>
            <w:webHidden/>
          </w:rPr>
        </w:r>
        <w:r w:rsidR="00465ACC">
          <w:rPr>
            <w:noProof/>
            <w:webHidden/>
          </w:rPr>
          <w:fldChar w:fldCharType="separate"/>
        </w:r>
        <w:r w:rsidR="00465ACC">
          <w:rPr>
            <w:noProof/>
            <w:webHidden/>
          </w:rPr>
          <w:t>10</w:t>
        </w:r>
        <w:r w:rsidR="00465ACC">
          <w:rPr>
            <w:noProof/>
            <w:webHidden/>
          </w:rPr>
          <w:fldChar w:fldCharType="end"/>
        </w:r>
      </w:hyperlink>
    </w:p>
    <w:p w14:paraId="6C9EE88B" w14:textId="761E0868"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4" w:history="1">
        <w:r w:rsidR="00465ACC" w:rsidRPr="00566696">
          <w:rPr>
            <w:rStyle w:val="Hyperlink"/>
            <w:rFonts w:eastAsia="Times New Roman" w:cs="Times New Roman"/>
            <w:noProof/>
            <w:lang w:val="id-ID"/>
          </w:rPr>
          <w:t>1.2</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Rumusan Masalah</w:t>
        </w:r>
        <w:r w:rsidR="00465ACC">
          <w:rPr>
            <w:noProof/>
            <w:webHidden/>
          </w:rPr>
          <w:tab/>
        </w:r>
        <w:r w:rsidR="00465ACC">
          <w:rPr>
            <w:noProof/>
            <w:webHidden/>
          </w:rPr>
          <w:fldChar w:fldCharType="begin"/>
        </w:r>
        <w:r w:rsidR="00465ACC">
          <w:rPr>
            <w:noProof/>
            <w:webHidden/>
          </w:rPr>
          <w:instrText xml:space="preserve"> PAGEREF _Toc60696814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74C0ED7" w14:textId="277ADDD6"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5" w:history="1">
        <w:r w:rsidR="00465ACC" w:rsidRPr="00566696">
          <w:rPr>
            <w:rStyle w:val="Hyperlink"/>
            <w:rFonts w:eastAsia="Times New Roman" w:cs="Times New Roman"/>
            <w:noProof/>
            <w:lang w:val="id-ID"/>
          </w:rPr>
          <w:t>1.3</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Tujuan</w:t>
        </w:r>
        <w:r w:rsidR="00465ACC">
          <w:rPr>
            <w:noProof/>
            <w:webHidden/>
          </w:rPr>
          <w:tab/>
        </w:r>
        <w:r w:rsidR="00465ACC">
          <w:rPr>
            <w:noProof/>
            <w:webHidden/>
          </w:rPr>
          <w:fldChar w:fldCharType="begin"/>
        </w:r>
        <w:r w:rsidR="00465ACC">
          <w:rPr>
            <w:noProof/>
            <w:webHidden/>
          </w:rPr>
          <w:instrText xml:space="preserve"> PAGEREF _Toc60696815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BE208C7" w14:textId="2655E60F"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6" w:history="1">
        <w:r w:rsidR="00465ACC" w:rsidRPr="00566696">
          <w:rPr>
            <w:rStyle w:val="Hyperlink"/>
            <w:rFonts w:eastAsia="Times New Roman" w:cs="Times New Roman"/>
            <w:noProof/>
            <w:lang w:val="id-ID"/>
          </w:rPr>
          <w:t>1.4</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Manfaat</w:t>
        </w:r>
        <w:r w:rsidR="00465ACC">
          <w:rPr>
            <w:noProof/>
            <w:webHidden/>
          </w:rPr>
          <w:tab/>
        </w:r>
        <w:r w:rsidR="00465ACC">
          <w:rPr>
            <w:noProof/>
            <w:webHidden/>
          </w:rPr>
          <w:fldChar w:fldCharType="begin"/>
        </w:r>
        <w:r w:rsidR="00465ACC">
          <w:rPr>
            <w:noProof/>
            <w:webHidden/>
          </w:rPr>
          <w:instrText xml:space="preserve"> PAGEREF _Toc60696816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9777663" w14:textId="16539F52" w:rsidR="00465ACC" w:rsidRDefault="00206E0A" w:rsidP="00465ACC">
      <w:pPr>
        <w:pStyle w:val="TOC3"/>
        <w:rPr>
          <w:rFonts w:asciiTheme="minorHAnsi" w:eastAsiaTheme="minorEastAsia" w:hAnsiTheme="minorHAnsi"/>
          <w:noProof/>
          <w:sz w:val="22"/>
        </w:rPr>
      </w:pPr>
      <w:hyperlink w:anchor="_Toc60696817" w:history="1">
        <w:r w:rsidR="00465ACC" w:rsidRPr="00566696">
          <w:rPr>
            <w:rStyle w:val="Hyperlink"/>
            <w:rFonts w:eastAsia="Times New Roman" w:cs="Times New Roman"/>
            <w:noProof/>
            <w:lang w:val="id-ID"/>
          </w:rPr>
          <w:t>1.4.1</w:t>
        </w:r>
        <w:r w:rsidR="00465ACC">
          <w:rPr>
            <w:rFonts w:asciiTheme="minorHAnsi" w:eastAsiaTheme="minorEastAsia" w:hAnsiTheme="minorHAnsi"/>
            <w:noProof/>
            <w:sz w:val="22"/>
          </w:rPr>
          <w:t xml:space="preserve"> </w:t>
        </w:r>
        <w:r w:rsidR="00465ACC" w:rsidRPr="00566696">
          <w:rPr>
            <w:rStyle w:val="Hyperlink"/>
            <w:rFonts w:eastAsia="Times New Roman" w:cs="Times New Roman"/>
            <w:noProof/>
            <w:lang w:val="id-ID"/>
          </w:rPr>
          <w:t>Manfaat Bagi Mahasiswa</w:t>
        </w:r>
        <w:r w:rsidR="00465ACC">
          <w:rPr>
            <w:noProof/>
            <w:webHidden/>
          </w:rPr>
          <w:tab/>
        </w:r>
        <w:r w:rsidR="00465ACC">
          <w:rPr>
            <w:noProof/>
            <w:webHidden/>
          </w:rPr>
          <w:fldChar w:fldCharType="begin"/>
        </w:r>
        <w:r w:rsidR="00465ACC">
          <w:rPr>
            <w:noProof/>
            <w:webHidden/>
          </w:rPr>
          <w:instrText xml:space="preserve"> PAGEREF _Toc60696817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705815E" w14:textId="4A04795B" w:rsidR="00465ACC" w:rsidRDefault="00206E0A" w:rsidP="00465ACC">
      <w:pPr>
        <w:pStyle w:val="TOC3"/>
        <w:rPr>
          <w:rFonts w:asciiTheme="minorHAnsi" w:eastAsiaTheme="minorEastAsia" w:hAnsiTheme="minorHAnsi"/>
          <w:noProof/>
          <w:sz w:val="22"/>
        </w:rPr>
      </w:pPr>
      <w:hyperlink w:anchor="_Toc60696818" w:history="1">
        <w:r w:rsidR="00465ACC" w:rsidRPr="00566696">
          <w:rPr>
            <w:rStyle w:val="Hyperlink"/>
            <w:rFonts w:eastAsia="Times New Roman" w:cs="Times New Roman"/>
            <w:noProof/>
            <w:lang w:val="id-ID"/>
          </w:rPr>
          <w:t>1.4.2</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rusahaan</w:t>
        </w:r>
        <w:r w:rsidR="00465ACC">
          <w:rPr>
            <w:noProof/>
            <w:webHidden/>
          </w:rPr>
          <w:tab/>
        </w:r>
        <w:r w:rsidR="00465ACC">
          <w:rPr>
            <w:noProof/>
            <w:webHidden/>
          </w:rPr>
          <w:fldChar w:fldCharType="begin"/>
        </w:r>
        <w:r w:rsidR="00465ACC">
          <w:rPr>
            <w:noProof/>
            <w:webHidden/>
          </w:rPr>
          <w:instrText xml:space="preserve"> PAGEREF _Toc60696818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4940BEFA" w14:textId="2B77285B" w:rsidR="00465ACC" w:rsidRDefault="00206E0A" w:rsidP="00465ACC">
      <w:pPr>
        <w:pStyle w:val="TOC3"/>
        <w:rPr>
          <w:rFonts w:asciiTheme="minorHAnsi" w:eastAsiaTheme="minorEastAsia" w:hAnsiTheme="minorHAnsi"/>
          <w:noProof/>
          <w:sz w:val="22"/>
        </w:rPr>
      </w:pPr>
      <w:hyperlink w:anchor="_Toc60696819" w:history="1">
        <w:r w:rsidR="00465ACC" w:rsidRPr="00566696">
          <w:rPr>
            <w:rStyle w:val="Hyperlink"/>
            <w:rFonts w:eastAsia="Times New Roman" w:cs="Times New Roman"/>
            <w:noProof/>
            <w:lang w:val="id-ID"/>
          </w:rPr>
          <w:t>1.4.3</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 xml:space="preserve">Manfaat terhadap Ilmu Pengetahuan </w:t>
        </w:r>
        <w:r w:rsidR="00465ACC" w:rsidRPr="00566696">
          <w:rPr>
            <w:rStyle w:val="Hyperlink"/>
            <w:rFonts w:eastAsia="Times New Roman" w:cs="Times New Roman"/>
            <w:noProof/>
          </w:rPr>
          <w:t>&amp;</w:t>
        </w:r>
        <w:r w:rsidR="00465ACC" w:rsidRPr="00566696">
          <w:rPr>
            <w:rStyle w:val="Hyperlink"/>
            <w:rFonts w:eastAsia="Times New Roman" w:cs="Times New Roman"/>
            <w:noProof/>
            <w:lang w:val="id-ID"/>
          </w:rPr>
          <w:t xml:space="preserve"> Perkembangan Teknologi</w:t>
        </w:r>
        <w:r w:rsidR="00465ACC">
          <w:rPr>
            <w:noProof/>
            <w:webHidden/>
          </w:rPr>
          <w:tab/>
        </w:r>
        <w:r w:rsidR="00465ACC">
          <w:rPr>
            <w:noProof/>
            <w:webHidden/>
          </w:rPr>
          <w:fldChar w:fldCharType="begin"/>
        </w:r>
        <w:r w:rsidR="00465ACC">
          <w:rPr>
            <w:noProof/>
            <w:webHidden/>
          </w:rPr>
          <w:instrText xml:space="preserve"> PAGEREF _Toc60696819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53EB4FC4" w14:textId="4DF0018B" w:rsidR="00465ACC" w:rsidRDefault="00206E0A" w:rsidP="00465ACC">
      <w:pPr>
        <w:pStyle w:val="TOC3"/>
        <w:rPr>
          <w:rFonts w:asciiTheme="minorHAnsi" w:eastAsiaTheme="minorEastAsia" w:hAnsiTheme="minorHAnsi"/>
          <w:noProof/>
          <w:sz w:val="22"/>
        </w:rPr>
      </w:pPr>
      <w:hyperlink w:anchor="_Toc60696820" w:history="1">
        <w:r w:rsidR="00465ACC" w:rsidRPr="00566696">
          <w:rPr>
            <w:rStyle w:val="Hyperlink"/>
            <w:rFonts w:eastAsia="Times New Roman" w:cs="Times New Roman"/>
            <w:noProof/>
            <w:lang w:val="id-ID"/>
          </w:rPr>
          <w:t>1.4.4</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ngguna</w:t>
        </w:r>
        <w:r w:rsidR="00465ACC">
          <w:rPr>
            <w:noProof/>
            <w:webHidden/>
          </w:rPr>
          <w:tab/>
        </w:r>
        <w:r w:rsidR="00465ACC">
          <w:rPr>
            <w:noProof/>
            <w:webHidden/>
          </w:rPr>
          <w:fldChar w:fldCharType="begin"/>
        </w:r>
        <w:r w:rsidR="00465ACC">
          <w:rPr>
            <w:noProof/>
            <w:webHidden/>
          </w:rPr>
          <w:instrText xml:space="preserve"> PAGEREF _Toc60696820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055FEEF8" w14:textId="49FD2F95"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1" w:history="1">
        <w:r w:rsidR="00465ACC" w:rsidRPr="00566696">
          <w:rPr>
            <w:rStyle w:val="Hyperlink"/>
            <w:rFonts w:eastAsia="Times New Roman" w:cs="Times New Roman"/>
            <w:noProof/>
            <w:lang w:val="id-ID"/>
          </w:rPr>
          <w:t>1.5</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Batasan Masalah</w:t>
        </w:r>
        <w:r w:rsidR="00465ACC">
          <w:rPr>
            <w:noProof/>
            <w:webHidden/>
          </w:rPr>
          <w:tab/>
        </w:r>
        <w:r w:rsidR="00465ACC">
          <w:rPr>
            <w:noProof/>
            <w:webHidden/>
          </w:rPr>
          <w:fldChar w:fldCharType="begin"/>
        </w:r>
        <w:r w:rsidR="00465ACC">
          <w:rPr>
            <w:noProof/>
            <w:webHidden/>
          </w:rPr>
          <w:instrText xml:space="preserve"> PAGEREF _Toc60696821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4C5F4EA0" w14:textId="16BFC86C"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2" w:history="1">
        <w:r w:rsidR="00465ACC" w:rsidRPr="00566696">
          <w:rPr>
            <w:rStyle w:val="Hyperlink"/>
            <w:rFonts w:eastAsia="Times New Roman" w:cs="Times New Roman"/>
            <w:noProof/>
            <w:lang w:val="id-ID"/>
          </w:rPr>
          <w:t>1.6</w:t>
        </w:r>
        <w:r w:rsidR="00465ACC">
          <w:rPr>
            <w:rFonts w:asciiTheme="minorHAnsi" w:eastAsiaTheme="minorEastAsia" w:hAnsiTheme="minorHAnsi"/>
            <w:noProof/>
            <w:sz w:val="22"/>
          </w:rPr>
          <w:tab/>
        </w:r>
        <w:r w:rsidR="00465ACC" w:rsidRPr="00566696">
          <w:rPr>
            <w:rStyle w:val="Hyperlink"/>
            <w:rFonts w:eastAsia="Times New Roman"/>
            <w:noProof/>
            <w:lang w:val="id-ID"/>
          </w:rPr>
          <w:t>Sistematika Penulisan</w:t>
        </w:r>
        <w:r w:rsidR="00465ACC">
          <w:rPr>
            <w:noProof/>
            <w:webHidden/>
          </w:rPr>
          <w:tab/>
        </w:r>
        <w:r w:rsidR="00465ACC">
          <w:rPr>
            <w:noProof/>
            <w:webHidden/>
          </w:rPr>
          <w:fldChar w:fldCharType="begin"/>
        </w:r>
        <w:r w:rsidR="00465ACC">
          <w:rPr>
            <w:noProof/>
            <w:webHidden/>
          </w:rPr>
          <w:instrText xml:space="preserve"> PAGEREF _Toc60696822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7F58223E" w14:textId="5240A46E" w:rsidR="00465ACC" w:rsidRPr="00465ACC" w:rsidRDefault="00206E0A" w:rsidP="00465ACC">
      <w:pPr>
        <w:pStyle w:val="TOC1"/>
        <w:rPr>
          <w:rFonts w:asciiTheme="minorHAnsi" w:eastAsiaTheme="minorEastAsia" w:hAnsiTheme="minorHAnsi"/>
          <w:sz w:val="22"/>
        </w:rPr>
      </w:pPr>
      <w:hyperlink w:anchor="_Toc60696823" w:history="1">
        <w:r w:rsidR="00465ACC" w:rsidRPr="00465ACC">
          <w:rPr>
            <w:rStyle w:val="Hyperlink"/>
          </w:rPr>
          <w:t>BAB II  KAJIAN PUSTAKA</w:t>
        </w:r>
        <w:r w:rsidR="00465ACC" w:rsidRPr="00465ACC">
          <w:rPr>
            <w:webHidden/>
          </w:rPr>
          <w:tab/>
        </w:r>
        <w:r w:rsidR="00465ACC" w:rsidRPr="00465ACC">
          <w:rPr>
            <w:webHidden/>
          </w:rPr>
          <w:fldChar w:fldCharType="begin"/>
        </w:r>
        <w:r w:rsidR="00465ACC" w:rsidRPr="00465ACC">
          <w:rPr>
            <w:webHidden/>
          </w:rPr>
          <w:instrText xml:space="preserve"> PAGEREF _Toc60696823 \h </w:instrText>
        </w:r>
        <w:r w:rsidR="00465ACC" w:rsidRPr="00465ACC">
          <w:rPr>
            <w:webHidden/>
          </w:rPr>
        </w:r>
        <w:r w:rsidR="00465ACC" w:rsidRPr="00465ACC">
          <w:rPr>
            <w:webHidden/>
          </w:rPr>
          <w:fldChar w:fldCharType="separate"/>
        </w:r>
        <w:r w:rsidR="00465ACC" w:rsidRPr="00465ACC">
          <w:rPr>
            <w:webHidden/>
          </w:rPr>
          <w:t>16</w:t>
        </w:r>
        <w:r w:rsidR="00465ACC" w:rsidRPr="00465ACC">
          <w:rPr>
            <w:webHidden/>
          </w:rPr>
          <w:fldChar w:fldCharType="end"/>
        </w:r>
      </w:hyperlink>
    </w:p>
    <w:p w14:paraId="7326A7B8" w14:textId="452F3033"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4" w:history="1">
        <w:r w:rsidR="00465ACC" w:rsidRPr="00566696">
          <w:rPr>
            <w:rStyle w:val="Hyperlink"/>
            <w:rFonts w:cs="Times New Roman"/>
            <w:noProof/>
          </w:rPr>
          <w:t>2.1</w:t>
        </w:r>
        <w:r w:rsidR="00465ACC">
          <w:rPr>
            <w:rFonts w:asciiTheme="minorHAnsi" w:eastAsiaTheme="minorEastAsia" w:hAnsiTheme="minorHAnsi"/>
            <w:noProof/>
            <w:sz w:val="22"/>
          </w:rPr>
          <w:tab/>
        </w:r>
        <w:r w:rsidR="00465ACC" w:rsidRPr="00566696">
          <w:rPr>
            <w:rStyle w:val="Hyperlink"/>
            <w:rFonts w:cs="Times New Roman"/>
            <w:noProof/>
          </w:rPr>
          <w:t>Profile Perusahaan</w:t>
        </w:r>
        <w:r w:rsidR="00465ACC">
          <w:rPr>
            <w:noProof/>
            <w:webHidden/>
          </w:rPr>
          <w:tab/>
        </w:r>
        <w:r w:rsidR="00465ACC">
          <w:rPr>
            <w:noProof/>
            <w:webHidden/>
          </w:rPr>
          <w:fldChar w:fldCharType="begin"/>
        </w:r>
        <w:r w:rsidR="00465ACC">
          <w:rPr>
            <w:noProof/>
            <w:webHidden/>
          </w:rPr>
          <w:instrText xml:space="preserve"> PAGEREF _Toc60696824 \h </w:instrText>
        </w:r>
        <w:r w:rsidR="00465ACC">
          <w:rPr>
            <w:noProof/>
            <w:webHidden/>
          </w:rPr>
        </w:r>
        <w:r w:rsidR="00465ACC">
          <w:rPr>
            <w:noProof/>
            <w:webHidden/>
          </w:rPr>
          <w:fldChar w:fldCharType="separate"/>
        </w:r>
        <w:r w:rsidR="00465ACC">
          <w:rPr>
            <w:noProof/>
            <w:webHidden/>
          </w:rPr>
          <w:t>16</w:t>
        </w:r>
        <w:r w:rsidR="00465ACC">
          <w:rPr>
            <w:noProof/>
            <w:webHidden/>
          </w:rPr>
          <w:fldChar w:fldCharType="end"/>
        </w:r>
      </w:hyperlink>
    </w:p>
    <w:p w14:paraId="2CFD4025" w14:textId="72299BB4" w:rsidR="00465ACC" w:rsidRDefault="00206E0A" w:rsidP="00465ACC">
      <w:pPr>
        <w:pStyle w:val="TOC3"/>
        <w:rPr>
          <w:rFonts w:asciiTheme="minorHAnsi" w:eastAsiaTheme="minorEastAsia" w:hAnsiTheme="minorHAnsi"/>
          <w:noProof/>
          <w:sz w:val="22"/>
        </w:rPr>
      </w:pPr>
      <w:hyperlink w:anchor="_Toc60696825" w:history="1">
        <w:r w:rsidR="00465ACC" w:rsidRPr="00566696">
          <w:rPr>
            <w:rStyle w:val="Hyperlink"/>
            <w:rFonts w:cs="Times New Roman"/>
            <w:noProof/>
          </w:rPr>
          <w:t>2.1.1</w:t>
        </w:r>
        <w:r w:rsidR="00465ACC">
          <w:rPr>
            <w:rStyle w:val="Hyperlink"/>
            <w:rFonts w:cs="Times New Roman"/>
            <w:noProof/>
          </w:rPr>
          <w:t xml:space="preserve"> </w:t>
        </w:r>
        <w:r w:rsidR="00465ACC" w:rsidRPr="00566696">
          <w:rPr>
            <w:rStyle w:val="Hyperlink"/>
            <w:rFonts w:cs="Times New Roman"/>
            <w:noProof/>
          </w:rPr>
          <w:t>Visi Misi</w:t>
        </w:r>
        <w:r w:rsidR="00465ACC">
          <w:rPr>
            <w:noProof/>
            <w:webHidden/>
          </w:rPr>
          <w:tab/>
        </w:r>
        <w:r w:rsidR="00465ACC">
          <w:rPr>
            <w:noProof/>
            <w:webHidden/>
          </w:rPr>
          <w:fldChar w:fldCharType="begin"/>
        </w:r>
        <w:r w:rsidR="00465ACC">
          <w:rPr>
            <w:noProof/>
            <w:webHidden/>
          </w:rPr>
          <w:instrText xml:space="preserve"> PAGEREF _Toc6069682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0A92A07D" w14:textId="64871A9A" w:rsidR="00465ACC" w:rsidRDefault="00206E0A" w:rsidP="00465ACC">
      <w:pPr>
        <w:pStyle w:val="TOC3"/>
        <w:rPr>
          <w:rFonts w:asciiTheme="minorHAnsi" w:eastAsiaTheme="minorEastAsia" w:hAnsiTheme="minorHAnsi"/>
          <w:noProof/>
          <w:sz w:val="22"/>
        </w:rPr>
      </w:pPr>
      <w:hyperlink w:anchor="_Toc60696826" w:history="1">
        <w:r w:rsidR="00465ACC" w:rsidRPr="00566696">
          <w:rPr>
            <w:rStyle w:val="Hyperlink"/>
            <w:rFonts w:cs="Times New Roman"/>
            <w:noProof/>
          </w:rPr>
          <w:t>2.1.2</w:t>
        </w:r>
        <w:r w:rsidR="00465ACC">
          <w:rPr>
            <w:rFonts w:asciiTheme="minorHAnsi" w:eastAsiaTheme="minorEastAsia" w:hAnsiTheme="minorHAnsi"/>
            <w:noProof/>
            <w:sz w:val="22"/>
          </w:rPr>
          <w:t xml:space="preserve"> </w:t>
        </w:r>
        <w:r w:rsidR="00465ACC" w:rsidRPr="00566696">
          <w:rPr>
            <w:rStyle w:val="Hyperlink"/>
            <w:rFonts w:cs="Times New Roman"/>
            <w:noProof/>
          </w:rPr>
          <w:t>Struktur Organisasi</w:t>
        </w:r>
        <w:r w:rsidR="00465ACC">
          <w:rPr>
            <w:noProof/>
            <w:webHidden/>
          </w:rPr>
          <w:tab/>
        </w:r>
        <w:r w:rsidR="00465ACC">
          <w:rPr>
            <w:noProof/>
            <w:webHidden/>
          </w:rPr>
          <w:fldChar w:fldCharType="begin"/>
        </w:r>
        <w:r w:rsidR="00465ACC">
          <w:rPr>
            <w:noProof/>
            <w:webHidden/>
          </w:rPr>
          <w:instrText xml:space="preserve"> PAGEREF _Toc60696826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623951B" w14:textId="73F7C90D"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7" w:history="1">
        <w:r w:rsidR="00465ACC" w:rsidRPr="00566696">
          <w:rPr>
            <w:rStyle w:val="Hyperlink"/>
            <w:noProof/>
          </w:rPr>
          <w:t>2.2</w:t>
        </w:r>
        <w:r w:rsidR="00465ACC">
          <w:rPr>
            <w:rFonts w:asciiTheme="minorHAnsi" w:eastAsiaTheme="minorEastAsia" w:hAnsiTheme="minorHAnsi"/>
            <w:noProof/>
            <w:sz w:val="22"/>
          </w:rPr>
          <w:tab/>
        </w:r>
        <w:r w:rsidR="00465ACC" w:rsidRPr="00566696">
          <w:rPr>
            <w:rStyle w:val="Hyperlink"/>
            <w:noProof/>
          </w:rPr>
          <w:t>Konsep Bahasa Pemrograman</w:t>
        </w:r>
        <w:r w:rsidR="00465ACC">
          <w:rPr>
            <w:noProof/>
            <w:webHidden/>
          </w:rPr>
          <w:tab/>
        </w:r>
        <w:r w:rsidR="00465ACC">
          <w:rPr>
            <w:noProof/>
            <w:webHidden/>
          </w:rPr>
          <w:fldChar w:fldCharType="begin"/>
        </w:r>
        <w:r w:rsidR="00465ACC">
          <w:rPr>
            <w:noProof/>
            <w:webHidden/>
          </w:rPr>
          <w:instrText xml:space="preserve"> PAGEREF _Toc60696827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0E1C0168" w14:textId="7F3AC36E"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8" w:history="1">
        <w:r w:rsidR="00465ACC" w:rsidRPr="00566696">
          <w:rPr>
            <w:rStyle w:val="Hyperlink"/>
            <w:noProof/>
          </w:rPr>
          <w:t>2.3</w:t>
        </w:r>
        <w:r w:rsidR="00465ACC">
          <w:rPr>
            <w:rFonts w:asciiTheme="minorHAnsi" w:eastAsiaTheme="minorEastAsia" w:hAnsiTheme="minorHAnsi"/>
            <w:noProof/>
            <w:sz w:val="22"/>
          </w:rPr>
          <w:tab/>
        </w:r>
        <w:r w:rsidR="00465ACC" w:rsidRPr="00566696">
          <w:rPr>
            <w:rStyle w:val="Hyperlink"/>
            <w:noProof/>
          </w:rPr>
          <w:t>Pemrograman Web</w:t>
        </w:r>
        <w:r w:rsidR="00465ACC">
          <w:rPr>
            <w:noProof/>
            <w:webHidden/>
          </w:rPr>
          <w:tab/>
        </w:r>
        <w:r w:rsidR="00465ACC">
          <w:rPr>
            <w:noProof/>
            <w:webHidden/>
          </w:rPr>
          <w:fldChar w:fldCharType="begin"/>
        </w:r>
        <w:r w:rsidR="00465ACC">
          <w:rPr>
            <w:noProof/>
            <w:webHidden/>
          </w:rPr>
          <w:instrText xml:space="preserve"> PAGEREF _Toc60696828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636EA907" w14:textId="16DB9636" w:rsidR="00465ACC" w:rsidRDefault="00206E0A" w:rsidP="00465ACC">
      <w:pPr>
        <w:pStyle w:val="TOC3"/>
        <w:rPr>
          <w:rFonts w:asciiTheme="minorHAnsi" w:eastAsiaTheme="minorEastAsia" w:hAnsiTheme="minorHAnsi"/>
          <w:noProof/>
          <w:sz w:val="22"/>
        </w:rPr>
      </w:pPr>
      <w:hyperlink w:anchor="_Toc60696829" w:history="1">
        <w:r w:rsidR="00465ACC" w:rsidRPr="00566696">
          <w:rPr>
            <w:rStyle w:val="Hyperlink"/>
            <w:rFonts w:cs="Times New Roman"/>
            <w:noProof/>
          </w:rPr>
          <w:t>2.3.1</w:t>
        </w:r>
        <w:r w:rsidR="00465ACC">
          <w:rPr>
            <w:rFonts w:asciiTheme="minorHAnsi" w:eastAsiaTheme="minorEastAsia" w:hAnsiTheme="minorHAnsi"/>
            <w:noProof/>
            <w:sz w:val="22"/>
          </w:rPr>
          <w:t xml:space="preserve"> </w:t>
        </w:r>
        <w:r w:rsidR="00465ACC" w:rsidRPr="00566696">
          <w:rPr>
            <w:rStyle w:val="Hyperlink"/>
            <w:bCs/>
            <w:noProof/>
            <w:lang w:val="id-ID"/>
          </w:rPr>
          <w:t>Bahasa Pemrograman Web</w:t>
        </w:r>
        <w:r w:rsidR="00465ACC">
          <w:rPr>
            <w:noProof/>
            <w:webHidden/>
          </w:rPr>
          <w:tab/>
        </w:r>
        <w:r w:rsidR="00465ACC">
          <w:rPr>
            <w:noProof/>
            <w:webHidden/>
          </w:rPr>
          <w:fldChar w:fldCharType="begin"/>
        </w:r>
        <w:r w:rsidR="00465ACC">
          <w:rPr>
            <w:noProof/>
            <w:webHidden/>
          </w:rPr>
          <w:instrText xml:space="preserve"> PAGEREF _Toc60696829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27575EDD" w14:textId="051C04BF"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0" w:history="1">
        <w:r w:rsidR="00465ACC" w:rsidRPr="00566696">
          <w:rPr>
            <w:rStyle w:val="Hyperlink"/>
            <w:noProof/>
            <w:lang w:val="id-ID"/>
          </w:rPr>
          <w:t>2.4</w:t>
        </w:r>
        <w:r w:rsidR="00465ACC">
          <w:rPr>
            <w:rFonts w:asciiTheme="minorHAnsi" w:eastAsiaTheme="minorEastAsia" w:hAnsiTheme="minorHAnsi"/>
            <w:noProof/>
            <w:sz w:val="22"/>
          </w:rPr>
          <w:tab/>
        </w:r>
        <w:r w:rsidR="00465ACC" w:rsidRPr="00566696">
          <w:rPr>
            <w:rStyle w:val="Hyperlink"/>
            <w:noProof/>
          </w:rPr>
          <w:t>Konsep MVC</w:t>
        </w:r>
        <w:r w:rsidR="00465ACC">
          <w:rPr>
            <w:noProof/>
            <w:webHidden/>
          </w:rPr>
          <w:tab/>
        </w:r>
        <w:r w:rsidR="00465ACC">
          <w:rPr>
            <w:noProof/>
            <w:webHidden/>
          </w:rPr>
          <w:fldChar w:fldCharType="begin"/>
        </w:r>
        <w:r w:rsidR="00465ACC">
          <w:rPr>
            <w:noProof/>
            <w:webHidden/>
          </w:rPr>
          <w:instrText xml:space="preserve"> PAGEREF _Toc60696830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DDF1EA6" w14:textId="48BF8DB3" w:rsidR="00465ACC" w:rsidRDefault="00206E0A" w:rsidP="00465ACC">
      <w:pPr>
        <w:pStyle w:val="TOC3"/>
        <w:rPr>
          <w:rFonts w:asciiTheme="minorHAnsi" w:eastAsiaTheme="minorEastAsia" w:hAnsiTheme="minorHAnsi"/>
          <w:noProof/>
          <w:sz w:val="22"/>
        </w:rPr>
      </w:pPr>
      <w:hyperlink w:anchor="_Toc60696831" w:history="1">
        <w:r w:rsidR="00465ACC" w:rsidRPr="00566696">
          <w:rPr>
            <w:rStyle w:val="Hyperlink"/>
            <w:noProof/>
          </w:rPr>
          <w:t>2.4.1</w:t>
        </w:r>
        <w:r w:rsidR="00465ACC">
          <w:rPr>
            <w:rStyle w:val="Hyperlink"/>
            <w:noProof/>
          </w:rPr>
          <w:t xml:space="preserve"> </w:t>
        </w:r>
        <w:r w:rsidR="00465ACC" w:rsidRPr="00566696">
          <w:rPr>
            <w:rStyle w:val="Hyperlink"/>
            <w:noProof/>
          </w:rPr>
          <w:t>Model</w:t>
        </w:r>
        <w:r w:rsidR="00465ACC">
          <w:rPr>
            <w:noProof/>
            <w:webHidden/>
          </w:rPr>
          <w:tab/>
        </w:r>
        <w:r w:rsidR="00465ACC">
          <w:rPr>
            <w:noProof/>
            <w:webHidden/>
          </w:rPr>
          <w:fldChar w:fldCharType="begin"/>
        </w:r>
        <w:r w:rsidR="00465ACC">
          <w:rPr>
            <w:noProof/>
            <w:webHidden/>
          </w:rPr>
          <w:instrText xml:space="preserve"> PAGEREF _Toc60696831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3A7A264" w14:textId="5F26B39A" w:rsidR="00465ACC" w:rsidRDefault="00206E0A" w:rsidP="00465ACC">
      <w:pPr>
        <w:pStyle w:val="TOC3"/>
        <w:rPr>
          <w:rFonts w:asciiTheme="minorHAnsi" w:eastAsiaTheme="minorEastAsia" w:hAnsiTheme="minorHAnsi"/>
          <w:noProof/>
          <w:sz w:val="22"/>
        </w:rPr>
      </w:pPr>
      <w:hyperlink w:anchor="_Toc60696832" w:history="1">
        <w:r w:rsidR="00465ACC" w:rsidRPr="00566696">
          <w:rPr>
            <w:rStyle w:val="Hyperlink"/>
            <w:noProof/>
          </w:rPr>
          <w:t>2.4.2</w:t>
        </w:r>
        <w:r w:rsidR="00465ACC">
          <w:rPr>
            <w:rStyle w:val="Hyperlink"/>
            <w:noProof/>
          </w:rPr>
          <w:t xml:space="preserve"> </w:t>
        </w:r>
        <w:r w:rsidR="00465ACC" w:rsidRPr="00566696">
          <w:rPr>
            <w:rStyle w:val="Hyperlink"/>
            <w:noProof/>
          </w:rPr>
          <w:t>View</w:t>
        </w:r>
        <w:r w:rsidR="00465ACC">
          <w:rPr>
            <w:noProof/>
            <w:webHidden/>
          </w:rPr>
          <w:tab/>
        </w:r>
        <w:r w:rsidR="00465ACC">
          <w:rPr>
            <w:noProof/>
            <w:webHidden/>
          </w:rPr>
          <w:fldChar w:fldCharType="begin"/>
        </w:r>
        <w:r w:rsidR="00465ACC">
          <w:rPr>
            <w:noProof/>
            <w:webHidden/>
          </w:rPr>
          <w:instrText xml:space="preserve"> PAGEREF _Toc60696832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10DB93B" w14:textId="25B9F444" w:rsidR="00465ACC" w:rsidRDefault="00206E0A" w:rsidP="00465ACC">
      <w:pPr>
        <w:pStyle w:val="TOC3"/>
        <w:rPr>
          <w:rFonts w:asciiTheme="minorHAnsi" w:eastAsiaTheme="minorEastAsia" w:hAnsiTheme="minorHAnsi"/>
          <w:noProof/>
          <w:sz w:val="22"/>
        </w:rPr>
      </w:pPr>
      <w:hyperlink w:anchor="_Toc60696833" w:history="1">
        <w:r w:rsidR="00465ACC" w:rsidRPr="00566696">
          <w:rPr>
            <w:rStyle w:val="Hyperlink"/>
            <w:noProof/>
          </w:rPr>
          <w:t>2.4.3</w:t>
        </w:r>
        <w:r w:rsidR="00465ACC">
          <w:rPr>
            <w:rStyle w:val="Hyperlink"/>
            <w:noProof/>
          </w:rPr>
          <w:t xml:space="preserve"> </w:t>
        </w:r>
        <w:r w:rsidR="00465ACC" w:rsidRPr="00566696">
          <w:rPr>
            <w:rStyle w:val="Hyperlink"/>
            <w:noProof/>
          </w:rPr>
          <w:t>Controller</w:t>
        </w:r>
        <w:r w:rsidR="00465ACC">
          <w:rPr>
            <w:noProof/>
            <w:webHidden/>
          </w:rPr>
          <w:tab/>
        </w:r>
        <w:r w:rsidR="00465ACC">
          <w:rPr>
            <w:noProof/>
            <w:webHidden/>
          </w:rPr>
          <w:fldChar w:fldCharType="begin"/>
        </w:r>
        <w:r w:rsidR="00465ACC">
          <w:rPr>
            <w:noProof/>
            <w:webHidden/>
          </w:rPr>
          <w:instrText xml:space="preserve"> PAGEREF _Toc60696833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68803A4" w14:textId="4C271E69"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4" w:history="1">
        <w:r w:rsidR="00465ACC" w:rsidRPr="00566696">
          <w:rPr>
            <w:rStyle w:val="Hyperlink"/>
            <w:noProof/>
          </w:rPr>
          <w:t>2.5</w:t>
        </w:r>
        <w:r w:rsidR="00465ACC">
          <w:rPr>
            <w:rFonts w:asciiTheme="minorHAnsi" w:eastAsiaTheme="minorEastAsia" w:hAnsiTheme="minorHAnsi"/>
            <w:noProof/>
            <w:sz w:val="22"/>
          </w:rPr>
          <w:tab/>
        </w:r>
        <w:r w:rsidR="00465ACC" w:rsidRPr="00566696">
          <w:rPr>
            <w:rStyle w:val="Hyperlink"/>
            <w:noProof/>
          </w:rPr>
          <w:t>Framework</w:t>
        </w:r>
        <w:r w:rsidR="00465ACC">
          <w:rPr>
            <w:noProof/>
            <w:webHidden/>
          </w:rPr>
          <w:tab/>
        </w:r>
        <w:r w:rsidR="00465ACC">
          <w:rPr>
            <w:noProof/>
            <w:webHidden/>
          </w:rPr>
          <w:fldChar w:fldCharType="begin"/>
        </w:r>
        <w:r w:rsidR="00465ACC">
          <w:rPr>
            <w:noProof/>
            <w:webHidden/>
          </w:rPr>
          <w:instrText xml:space="preserve"> PAGEREF _Toc60696834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0B00AA69" w14:textId="7913AD78" w:rsidR="00465ACC" w:rsidRDefault="00206E0A" w:rsidP="00465ACC">
      <w:pPr>
        <w:pStyle w:val="TOC3"/>
        <w:rPr>
          <w:rFonts w:asciiTheme="minorHAnsi" w:eastAsiaTheme="minorEastAsia" w:hAnsiTheme="minorHAnsi"/>
          <w:noProof/>
          <w:sz w:val="22"/>
        </w:rPr>
      </w:pPr>
      <w:hyperlink w:anchor="_Toc60696835" w:history="1">
        <w:r w:rsidR="00465ACC" w:rsidRPr="00566696">
          <w:rPr>
            <w:rStyle w:val="Hyperlink"/>
            <w:rFonts w:cs="Times New Roman"/>
            <w:noProof/>
          </w:rPr>
          <w:t>2.5.1</w:t>
        </w:r>
        <w:r w:rsidR="00465ACC">
          <w:rPr>
            <w:rStyle w:val="Hyperlink"/>
            <w:rFonts w:cs="Times New Roman"/>
            <w:noProof/>
          </w:rPr>
          <w:t xml:space="preserve"> </w:t>
        </w:r>
        <w:r w:rsidR="00465ACC" w:rsidRPr="00566696">
          <w:rPr>
            <w:rStyle w:val="Hyperlink"/>
            <w:rFonts w:cs="Times New Roman"/>
            <w:noProof/>
          </w:rPr>
          <w:t>Framework</w:t>
        </w:r>
        <w:r w:rsidR="00465ACC" w:rsidRPr="00566696">
          <w:rPr>
            <w:rStyle w:val="Hyperlink"/>
            <w:rFonts w:cs="Times New Roman"/>
            <w:noProof/>
            <w:lang w:val="id-ID"/>
          </w:rPr>
          <w:t xml:space="preserve"> </w:t>
        </w:r>
        <w:r w:rsidR="00465ACC" w:rsidRPr="00566696">
          <w:rPr>
            <w:rStyle w:val="Hyperlink"/>
            <w:rFonts w:cs="Times New Roman"/>
            <w:noProof/>
          </w:rPr>
          <w:t>CodeIgniter</w:t>
        </w:r>
        <w:r w:rsidR="00465ACC">
          <w:rPr>
            <w:noProof/>
            <w:webHidden/>
          </w:rPr>
          <w:tab/>
        </w:r>
        <w:r w:rsidR="00465ACC">
          <w:rPr>
            <w:noProof/>
            <w:webHidden/>
          </w:rPr>
          <w:fldChar w:fldCharType="begin"/>
        </w:r>
        <w:r w:rsidR="00465ACC">
          <w:rPr>
            <w:noProof/>
            <w:webHidden/>
          </w:rPr>
          <w:instrText xml:space="preserve"> PAGEREF _Toc60696835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33962CFA" w14:textId="6F459FDB"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6" w:history="1">
        <w:r w:rsidR="00465ACC" w:rsidRPr="00566696">
          <w:rPr>
            <w:rStyle w:val="Hyperlink"/>
            <w:noProof/>
          </w:rPr>
          <w:t>2.6</w:t>
        </w:r>
        <w:r w:rsidR="00465ACC">
          <w:rPr>
            <w:rFonts w:asciiTheme="minorHAnsi" w:eastAsiaTheme="minorEastAsia" w:hAnsiTheme="minorHAnsi"/>
            <w:noProof/>
            <w:sz w:val="22"/>
          </w:rPr>
          <w:tab/>
        </w:r>
        <w:r w:rsidR="00465ACC" w:rsidRPr="00566696">
          <w:rPr>
            <w:rStyle w:val="Hyperlink"/>
            <w:noProof/>
          </w:rPr>
          <w:t>PHP</w:t>
        </w:r>
        <w:r w:rsidR="00465ACC">
          <w:rPr>
            <w:noProof/>
            <w:webHidden/>
          </w:rPr>
          <w:tab/>
        </w:r>
        <w:r w:rsidR="00465ACC">
          <w:rPr>
            <w:noProof/>
            <w:webHidden/>
          </w:rPr>
          <w:fldChar w:fldCharType="begin"/>
        </w:r>
        <w:r w:rsidR="00465ACC">
          <w:rPr>
            <w:noProof/>
            <w:webHidden/>
          </w:rPr>
          <w:instrText xml:space="preserve"> PAGEREF _Toc60696836 \h </w:instrText>
        </w:r>
        <w:r w:rsidR="00465ACC">
          <w:rPr>
            <w:noProof/>
            <w:webHidden/>
          </w:rPr>
        </w:r>
        <w:r w:rsidR="00465ACC">
          <w:rPr>
            <w:noProof/>
            <w:webHidden/>
          </w:rPr>
          <w:fldChar w:fldCharType="separate"/>
        </w:r>
        <w:r w:rsidR="00465ACC">
          <w:rPr>
            <w:noProof/>
            <w:webHidden/>
          </w:rPr>
          <w:t>22</w:t>
        </w:r>
        <w:r w:rsidR="00465ACC">
          <w:rPr>
            <w:noProof/>
            <w:webHidden/>
          </w:rPr>
          <w:fldChar w:fldCharType="end"/>
        </w:r>
      </w:hyperlink>
    </w:p>
    <w:p w14:paraId="23483A74" w14:textId="53467725" w:rsidR="00465ACC" w:rsidRPr="00465ACC" w:rsidRDefault="00206E0A" w:rsidP="00465ACC">
      <w:pPr>
        <w:pStyle w:val="TOC1"/>
        <w:rPr>
          <w:rFonts w:asciiTheme="minorHAnsi" w:eastAsiaTheme="minorEastAsia" w:hAnsiTheme="minorHAnsi"/>
          <w:sz w:val="22"/>
        </w:rPr>
      </w:pPr>
      <w:hyperlink w:anchor="_Toc60696837" w:history="1">
        <w:r w:rsidR="00465ACC" w:rsidRPr="00465ACC">
          <w:rPr>
            <w:rStyle w:val="Hyperlink"/>
          </w:rPr>
          <w:t>BAB III HASIL DAN PEMBAHASAN</w:t>
        </w:r>
        <w:r w:rsidR="00465ACC" w:rsidRPr="00465ACC">
          <w:rPr>
            <w:webHidden/>
          </w:rPr>
          <w:tab/>
        </w:r>
        <w:r w:rsidR="00465ACC" w:rsidRPr="00465ACC">
          <w:rPr>
            <w:webHidden/>
          </w:rPr>
          <w:fldChar w:fldCharType="begin"/>
        </w:r>
        <w:r w:rsidR="00465ACC" w:rsidRPr="00465ACC">
          <w:rPr>
            <w:webHidden/>
          </w:rPr>
          <w:instrText xml:space="preserve"> PAGEREF _Toc60696837 \h </w:instrText>
        </w:r>
        <w:r w:rsidR="00465ACC" w:rsidRPr="00465ACC">
          <w:rPr>
            <w:webHidden/>
          </w:rPr>
        </w:r>
        <w:r w:rsidR="00465ACC" w:rsidRPr="00465ACC">
          <w:rPr>
            <w:webHidden/>
          </w:rPr>
          <w:fldChar w:fldCharType="separate"/>
        </w:r>
        <w:r w:rsidR="00465ACC" w:rsidRPr="00465ACC">
          <w:rPr>
            <w:webHidden/>
          </w:rPr>
          <w:t>23</w:t>
        </w:r>
        <w:r w:rsidR="00465ACC" w:rsidRPr="00465ACC">
          <w:rPr>
            <w:webHidden/>
          </w:rPr>
          <w:fldChar w:fldCharType="end"/>
        </w:r>
      </w:hyperlink>
    </w:p>
    <w:p w14:paraId="24F7407F" w14:textId="47C359D2"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8" w:history="1">
        <w:r w:rsidR="00465ACC" w:rsidRPr="00566696">
          <w:rPr>
            <w:rStyle w:val="Hyperlink"/>
            <w:rFonts w:eastAsia="Times New Roman" w:cs="Times New Roman"/>
            <w:noProof/>
          </w:rPr>
          <w:t>3.1</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38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C71FF22" w14:textId="2D6344B7" w:rsidR="00465ACC" w:rsidRDefault="00206E0A" w:rsidP="00465ACC">
      <w:pPr>
        <w:pStyle w:val="TOC3"/>
        <w:rPr>
          <w:rFonts w:asciiTheme="minorHAnsi" w:eastAsiaTheme="minorEastAsia" w:hAnsiTheme="minorHAnsi"/>
          <w:noProof/>
          <w:sz w:val="22"/>
        </w:rPr>
      </w:pPr>
      <w:hyperlink w:anchor="_Toc60696839" w:history="1">
        <w:r w:rsidR="00465ACC" w:rsidRPr="00566696">
          <w:rPr>
            <w:rStyle w:val="Hyperlink"/>
            <w:rFonts w:eastAsia="Times New Roman"/>
            <w:noProof/>
          </w:rPr>
          <w:t>3.1.1</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39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55A1A0" w14:textId="35B6CF8C" w:rsidR="00465ACC" w:rsidRDefault="00206E0A" w:rsidP="00465ACC">
      <w:pPr>
        <w:pStyle w:val="TOC3"/>
        <w:rPr>
          <w:rFonts w:asciiTheme="minorHAnsi" w:eastAsiaTheme="minorEastAsia" w:hAnsiTheme="minorHAnsi"/>
          <w:noProof/>
          <w:sz w:val="22"/>
        </w:rPr>
      </w:pPr>
      <w:hyperlink w:anchor="_Toc60696840" w:history="1">
        <w:r w:rsidR="00465ACC" w:rsidRPr="00566696">
          <w:rPr>
            <w:rStyle w:val="Hyperlink"/>
            <w:rFonts w:eastAsia="Times New Roman"/>
            <w:noProof/>
            <w:lang w:val="id-ID"/>
          </w:rPr>
          <w:t>3.1.2</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0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267500" w14:textId="5AC7E86B" w:rsidR="00465ACC" w:rsidRDefault="00206E0A" w:rsidP="00465ACC">
      <w:pPr>
        <w:pStyle w:val="TOC3"/>
        <w:rPr>
          <w:rFonts w:asciiTheme="minorHAnsi" w:eastAsiaTheme="minorEastAsia" w:hAnsiTheme="minorHAnsi"/>
          <w:noProof/>
          <w:sz w:val="22"/>
        </w:rPr>
      </w:pPr>
      <w:hyperlink w:anchor="_Toc60696841" w:history="1">
        <w:r w:rsidR="00465ACC" w:rsidRPr="00566696">
          <w:rPr>
            <w:rStyle w:val="Hyperlink"/>
            <w:rFonts w:eastAsia="Times New Roman"/>
            <w:noProof/>
            <w:lang w:val="id-ID"/>
          </w:rPr>
          <w:t>3.1.3</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1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6A638732" w14:textId="339B67B7"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2" w:history="1">
        <w:r w:rsidR="00465ACC" w:rsidRPr="00566696">
          <w:rPr>
            <w:rStyle w:val="Hyperlink"/>
            <w:rFonts w:eastAsia="Times New Roman" w:cs="Times New Roman"/>
            <w:noProof/>
            <w:lang w:val="id-ID"/>
          </w:rPr>
          <w:t>3.2</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2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7466F4C" w14:textId="225C3F4B"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3" w:history="1">
        <w:r w:rsidR="00465ACC" w:rsidRPr="00566696">
          <w:rPr>
            <w:rStyle w:val="Hyperlink"/>
            <w:rFonts w:eastAsia="Times New Roman" w:cs="Times New Roman"/>
            <w:noProof/>
            <w:lang w:val="id-ID"/>
          </w:rPr>
          <w:t>3.3</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3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42859D4" w14:textId="505D0569"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4" w:history="1">
        <w:r w:rsidR="00465ACC" w:rsidRPr="00566696">
          <w:rPr>
            <w:rStyle w:val="Hyperlink"/>
            <w:rFonts w:eastAsia="Times New Roman" w:cs="Times New Roman"/>
            <w:noProof/>
          </w:rPr>
          <w:t>3.4</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4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B0ADBBB" w14:textId="00585DBC" w:rsidR="00465ACC" w:rsidRDefault="00206E0A" w:rsidP="00465ACC">
      <w:pPr>
        <w:pStyle w:val="TOC1"/>
        <w:rPr>
          <w:rFonts w:asciiTheme="minorHAnsi" w:eastAsiaTheme="minorEastAsia" w:hAnsiTheme="minorHAnsi"/>
          <w:sz w:val="22"/>
        </w:rPr>
      </w:pPr>
      <w:hyperlink w:anchor="_Toc60696845" w:history="1">
        <w:r w:rsidR="00465ACC" w:rsidRPr="00566696">
          <w:rPr>
            <w:rStyle w:val="Hyperlink"/>
          </w:rPr>
          <w:t>BAB IV KESIMPULAN DAN SARAN</w:t>
        </w:r>
        <w:r w:rsidR="00465ACC">
          <w:rPr>
            <w:webHidden/>
          </w:rPr>
          <w:tab/>
        </w:r>
        <w:r w:rsidR="00465ACC">
          <w:rPr>
            <w:webHidden/>
          </w:rPr>
          <w:fldChar w:fldCharType="begin"/>
        </w:r>
        <w:r w:rsidR="00465ACC">
          <w:rPr>
            <w:webHidden/>
          </w:rPr>
          <w:instrText xml:space="preserve"> PAGEREF _Toc60696845 \h </w:instrText>
        </w:r>
        <w:r w:rsidR="00465ACC">
          <w:rPr>
            <w:webHidden/>
          </w:rPr>
        </w:r>
        <w:r w:rsidR="00465ACC">
          <w:rPr>
            <w:webHidden/>
          </w:rPr>
          <w:fldChar w:fldCharType="separate"/>
        </w:r>
        <w:r w:rsidR="00465ACC">
          <w:rPr>
            <w:webHidden/>
          </w:rPr>
          <w:t>24</w:t>
        </w:r>
        <w:r w:rsidR="00465ACC">
          <w:rPr>
            <w:webHidden/>
          </w:rPr>
          <w:fldChar w:fldCharType="end"/>
        </w:r>
      </w:hyperlink>
    </w:p>
    <w:p w14:paraId="3A9C53E0" w14:textId="4377B399"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6" w:history="1">
        <w:r w:rsidR="00465ACC" w:rsidRPr="00566696">
          <w:rPr>
            <w:rStyle w:val="Hyperlink"/>
            <w:rFonts w:eastAsia="Times New Roman" w:cs="Times New Roman"/>
            <w:noProof/>
          </w:rPr>
          <w:t>4.1</w:t>
        </w:r>
        <w:r w:rsidR="00465ACC">
          <w:rPr>
            <w:rFonts w:asciiTheme="minorHAnsi" w:eastAsiaTheme="minorEastAsia" w:hAnsiTheme="minorHAnsi"/>
            <w:noProof/>
            <w:sz w:val="22"/>
          </w:rPr>
          <w:tab/>
        </w:r>
        <w:r w:rsidR="00465ACC" w:rsidRPr="00566696">
          <w:rPr>
            <w:rStyle w:val="Hyperlink"/>
            <w:rFonts w:eastAsia="Times New Roman" w:cs="Times New Roman"/>
            <w:noProof/>
          </w:rPr>
          <w:t>Kesimpulan</w:t>
        </w:r>
        <w:r w:rsidR="00465ACC">
          <w:rPr>
            <w:noProof/>
            <w:webHidden/>
          </w:rPr>
          <w:tab/>
        </w:r>
        <w:r w:rsidR="00465ACC">
          <w:rPr>
            <w:noProof/>
            <w:webHidden/>
          </w:rPr>
          <w:fldChar w:fldCharType="begin"/>
        </w:r>
        <w:r w:rsidR="00465ACC">
          <w:rPr>
            <w:noProof/>
            <w:webHidden/>
          </w:rPr>
          <w:instrText xml:space="preserve"> PAGEREF _Toc60696846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1A4A8208" w14:textId="0188FAB0" w:rsidR="00465ACC" w:rsidRDefault="00206E0A"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7" w:history="1">
        <w:r w:rsidR="00465ACC" w:rsidRPr="00566696">
          <w:rPr>
            <w:rStyle w:val="Hyperlink"/>
            <w:rFonts w:eastAsia="Times New Roman" w:cs="Times New Roman"/>
            <w:noProof/>
          </w:rPr>
          <w:t>4.2</w:t>
        </w:r>
        <w:r w:rsidR="00465ACC">
          <w:rPr>
            <w:rFonts w:asciiTheme="minorHAnsi" w:eastAsiaTheme="minorEastAsia" w:hAnsiTheme="minorHAnsi"/>
            <w:noProof/>
            <w:sz w:val="22"/>
          </w:rPr>
          <w:tab/>
        </w:r>
        <w:r w:rsidR="00465ACC" w:rsidRPr="00566696">
          <w:rPr>
            <w:rStyle w:val="Hyperlink"/>
            <w:rFonts w:eastAsia="Times New Roman" w:cs="Times New Roman"/>
            <w:noProof/>
          </w:rPr>
          <w:t>Saran</w:t>
        </w:r>
        <w:r w:rsidR="00465ACC">
          <w:rPr>
            <w:noProof/>
            <w:webHidden/>
          </w:rPr>
          <w:tab/>
        </w:r>
        <w:r w:rsidR="00465ACC">
          <w:rPr>
            <w:noProof/>
            <w:webHidden/>
          </w:rPr>
          <w:fldChar w:fldCharType="begin"/>
        </w:r>
        <w:r w:rsidR="00465ACC">
          <w:rPr>
            <w:noProof/>
            <w:webHidden/>
          </w:rPr>
          <w:instrText xml:space="preserve"> PAGEREF _Toc60696847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376B3596" w14:textId="4DB6C3A2" w:rsidR="00465ACC" w:rsidRDefault="00206E0A" w:rsidP="00465ACC">
      <w:pPr>
        <w:pStyle w:val="TOC1"/>
        <w:rPr>
          <w:rFonts w:asciiTheme="minorHAnsi" w:eastAsiaTheme="minorEastAsia" w:hAnsiTheme="minorHAnsi"/>
          <w:sz w:val="22"/>
        </w:rPr>
      </w:pPr>
      <w:hyperlink w:anchor="_Toc60696848" w:history="1">
        <w:r w:rsidR="00465ACC" w:rsidRPr="00566696">
          <w:rPr>
            <w:rStyle w:val="Hyperlink"/>
          </w:rPr>
          <w:t>DAFTAR PUSTAKA</w:t>
        </w:r>
        <w:r w:rsidR="00465ACC">
          <w:rPr>
            <w:webHidden/>
          </w:rPr>
          <w:tab/>
        </w:r>
        <w:r w:rsidR="00465ACC">
          <w:rPr>
            <w:webHidden/>
          </w:rPr>
          <w:fldChar w:fldCharType="begin"/>
        </w:r>
        <w:r w:rsidR="00465ACC">
          <w:rPr>
            <w:webHidden/>
          </w:rPr>
          <w:instrText xml:space="preserve"> PAGEREF _Toc60696848 \h </w:instrText>
        </w:r>
        <w:r w:rsidR="00465ACC">
          <w:rPr>
            <w:webHidden/>
          </w:rPr>
        </w:r>
        <w:r w:rsidR="00465ACC">
          <w:rPr>
            <w:webHidden/>
          </w:rPr>
          <w:fldChar w:fldCharType="separate"/>
        </w:r>
        <w:r w:rsidR="00465ACC">
          <w:rPr>
            <w:webHidden/>
          </w:rPr>
          <w:t>25</w:t>
        </w:r>
        <w:r w:rsidR="00465ACC">
          <w:rPr>
            <w:webHidden/>
          </w:rPr>
          <w:fldChar w:fldCharType="end"/>
        </w:r>
      </w:hyperlink>
    </w:p>
    <w:p w14:paraId="26F39CAD" w14:textId="55D3DB09" w:rsidR="00465ACC" w:rsidRDefault="00206E0A" w:rsidP="00465ACC">
      <w:pPr>
        <w:pStyle w:val="TOC1"/>
        <w:rPr>
          <w:rFonts w:asciiTheme="minorHAnsi" w:eastAsiaTheme="minorEastAsia" w:hAnsiTheme="minorHAnsi"/>
          <w:sz w:val="22"/>
        </w:rPr>
      </w:pPr>
      <w:hyperlink w:anchor="_Toc60696849" w:history="1">
        <w:r w:rsidR="00465ACC" w:rsidRPr="00566696">
          <w:rPr>
            <w:rStyle w:val="Hyperlink"/>
          </w:rPr>
          <w:t>JADWAL PELAKSANAAN MAGANG INDUSTRI TI</w:t>
        </w:r>
        <w:r w:rsidR="00465ACC">
          <w:rPr>
            <w:webHidden/>
          </w:rPr>
          <w:tab/>
        </w:r>
        <w:r w:rsidR="00465ACC">
          <w:rPr>
            <w:webHidden/>
          </w:rPr>
          <w:fldChar w:fldCharType="begin"/>
        </w:r>
        <w:r w:rsidR="00465ACC">
          <w:rPr>
            <w:webHidden/>
          </w:rPr>
          <w:instrText xml:space="preserve"> PAGEREF _Toc60696849 \h </w:instrText>
        </w:r>
        <w:r w:rsidR="00465ACC">
          <w:rPr>
            <w:webHidden/>
          </w:rPr>
        </w:r>
        <w:r w:rsidR="00465ACC">
          <w:rPr>
            <w:webHidden/>
          </w:rPr>
          <w:fldChar w:fldCharType="separate"/>
        </w:r>
        <w:r w:rsidR="00465ACC">
          <w:rPr>
            <w:webHidden/>
          </w:rPr>
          <w:t>26</w:t>
        </w:r>
        <w:r w:rsidR="00465ACC">
          <w:rPr>
            <w:webHidden/>
          </w:rPr>
          <w:fldChar w:fldCharType="end"/>
        </w:r>
      </w:hyperlink>
    </w:p>
    <w:p w14:paraId="6ACE62E0" w14:textId="110B18C3" w:rsidR="00465ACC" w:rsidRDefault="00206E0A" w:rsidP="00465ACC">
      <w:pPr>
        <w:pStyle w:val="TOC1"/>
        <w:rPr>
          <w:rFonts w:asciiTheme="minorHAnsi" w:eastAsiaTheme="minorEastAsia" w:hAnsiTheme="minorHAnsi"/>
          <w:sz w:val="22"/>
        </w:rPr>
      </w:pPr>
      <w:hyperlink w:anchor="_Toc60696850" w:history="1">
        <w:r w:rsidR="00465ACC" w:rsidRPr="00566696">
          <w:rPr>
            <w:rStyle w:val="Hyperlink"/>
          </w:rPr>
          <w:t>LAMPIRAN</w:t>
        </w:r>
        <w:r w:rsidR="00465ACC">
          <w:rPr>
            <w:webHidden/>
          </w:rPr>
          <w:tab/>
        </w:r>
        <w:r w:rsidR="00465ACC">
          <w:rPr>
            <w:webHidden/>
          </w:rPr>
          <w:fldChar w:fldCharType="begin"/>
        </w:r>
        <w:r w:rsidR="00465ACC">
          <w:rPr>
            <w:webHidden/>
          </w:rPr>
          <w:instrText xml:space="preserve"> PAGEREF _Toc60696850 \h </w:instrText>
        </w:r>
        <w:r w:rsidR="00465ACC">
          <w:rPr>
            <w:webHidden/>
          </w:rPr>
        </w:r>
        <w:r w:rsidR="00465ACC">
          <w:rPr>
            <w:webHidden/>
          </w:rPr>
          <w:fldChar w:fldCharType="separate"/>
        </w:r>
        <w:r w:rsidR="00465ACC">
          <w:rPr>
            <w:webHidden/>
          </w:rPr>
          <w:t>27</w:t>
        </w:r>
        <w:r w:rsidR="00465ACC">
          <w:rPr>
            <w:webHidden/>
          </w:rPr>
          <w:fldChar w:fldCharType="end"/>
        </w:r>
      </w:hyperlink>
    </w:p>
    <w:p w14:paraId="733CBF79" w14:textId="060DEDF3" w:rsidR="0055186D" w:rsidRDefault="00465ACC" w:rsidP="0055186D">
      <w:pPr>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5186D">
      <w:pPr>
        <w:pStyle w:val="Heading1"/>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3" w:name="_Toc60696809"/>
      <w:r>
        <w:lastRenderedPageBreak/>
        <w:t>DAFTAR GAMBAR</w:t>
      </w:r>
      <w:bookmarkEnd w:id="13"/>
    </w:p>
    <w:p w14:paraId="154DF774" w14:textId="12B9E82B" w:rsidR="00556435" w:rsidRDefault="00556435" w:rsidP="00556435"/>
    <w:p w14:paraId="010C6EAD" w14:textId="29763CBB" w:rsidR="00556435" w:rsidRDefault="00556435" w:rsidP="00556435"/>
    <w:p w14:paraId="3804A64E" w14:textId="77777777" w:rsidR="00556435" w:rsidRPr="00556435" w:rsidRDefault="00556435" w:rsidP="00556435">
      <w:pPr>
        <w:sectPr w:rsidR="00556435" w:rsidRPr="00556435" w:rsidSect="00556435">
          <w:pgSz w:w="11906" w:h="16838" w:code="9"/>
          <w:pgMar w:top="1872" w:right="1872" w:bottom="1872" w:left="2016" w:header="0" w:footer="567" w:gutter="0"/>
          <w:pgNumType w:fmt="lowerRoman"/>
          <w:cols w:space="720"/>
          <w:docGrid w:linePitch="360"/>
        </w:sectPr>
      </w:pPr>
    </w:p>
    <w:p w14:paraId="25506A8B" w14:textId="66FE61E3" w:rsidR="00465ACC" w:rsidRDefault="00465ACC">
      <w:pPr>
        <w:pStyle w:val="TableofFigures"/>
        <w:tabs>
          <w:tab w:val="right" w:leader="dot" w:pos="8008"/>
        </w:tabs>
        <w:rPr>
          <w:noProof/>
        </w:rPr>
      </w:pPr>
      <w:r>
        <w:lastRenderedPageBreak/>
        <w:fldChar w:fldCharType="begin"/>
      </w:r>
      <w:r>
        <w:instrText xml:space="preserve"> TOC \h \z \c "Gambar 2." </w:instrText>
      </w:r>
      <w:r>
        <w:fldChar w:fldCharType="separate"/>
      </w:r>
      <w:hyperlink w:anchor="_Toc60697064" w:history="1">
        <w:r w:rsidRPr="00F04729">
          <w:rPr>
            <w:rStyle w:val="Hyperlink"/>
            <w:noProof/>
          </w:rPr>
          <w:t>Gambar 2. 1</w:t>
        </w:r>
        <w:r w:rsidRPr="00F04729">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697064 \h </w:instrText>
        </w:r>
        <w:r>
          <w:rPr>
            <w:noProof/>
            <w:webHidden/>
          </w:rPr>
        </w:r>
        <w:r>
          <w:rPr>
            <w:noProof/>
            <w:webHidden/>
          </w:rPr>
          <w:fldChar w:fldCharType="separate"/>
        </w:r>
        <w:r>
          <w:rPr>
            <w:noProof/>
            <w:webHidden/>
          </w:rPr>
          <w:t>16</w:t>
        </w:r>
        <w:r>
          <w:rPr>
            <w:noProof/>
            <w:webHidden/>
          </w:rPr>
          <w:fldChar w:fldCharType="end"/>
        </w:r>
      </w:hyperlink>
    </w:p>
    <w:p w14:paraId="19141A9C" w14:textId="36062E84" w:rsidR="00465ACC" w:rsidRDefault="00206E0A">
      <w:pPr>
        <w:pStyle w:val="TableofFigures"/>
        <w:tabs>
          <w:tab w:val="right" w:leader="dot" w:pos="8008"/>
        </w:tabs>
        <w:rPr>
          <w:noProof/>
        </w:rPr>
      </w:pPr>
      <w:hyperlink w:anchor="_Toc60697065" w:history="1">
        <w:r w:rsidR="00465ACC" w:rsidRPr="00F04729">
          <w:rPr>
            <w:rStyle w:val="Hyperlink"/>
            <w:rFonts w:cs="Times New Roman"/>
            <w:noProof/>
          </w:rPr>
          <w:t xml:space="preserve">Gambar 2. 2 </w:t>
        </w:r>
        <w:r w:rsidR="00465ACC" w:rsidRPr="00F04729">
          <w:rPr>
            <w:rStyle w:val="Hyperlink"/>
            <w:rFonts w:cs="Times New Roman"/>
            <w:bCs/>
            <w:noProof/>
          </w:rPr>
          <w:t>Struktur Organisasi Umum</w:t>
        </w:r>
        <w:r w:rsidR="00465ACC">
          <w:rPr>
            <w:noProof/>
            <w:webHidden/>
          </w:rPr>
          <w:tab/>
        </w:r>
        <w:r w:rsidR="00465ACC">
          <w:rPr>
            <w:noProof/>
            <w:webHidden/>
          </w:rPr>
          <w:fldChar w:fldCharType="begin"/>
        </w:r>
        <w:r w:rsidR="00465ACC">
          <w:rPr>
            <w:noProof/>
            <w:webHidden/>
          </w:rPr>
          <w:instrText xml:space="preserve"> PAGEREF _Toc6069706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34D8A6B" w14:textId="0A045A92" w:rsidR="00465ACC" w:rsidRDefault="00206E0A">
      <w:pPr>
        <w:pStyle w:val="TableofFigures"/>
        <w:tabs>
          <w:tab w:val="right" w:leader="dot" w:pos="8008"/>
        </w:tabs>
        <w:rPr>
          <w:noProof/>
        </w:rPr>
      </w:pPr>
      <w:hyperlink w:anchor="_Toc60697066" w:history="1">
        <w:r w:rsidR="00465ACC" w:rsidRPr="00F04729">
          <w:rPr>
            <w:rStyle w:val="Hyperlink"/>
            <w:noProof/>
          </w:rPr>
          <w:t>Gambar 2. 3</w:t>
        </w:r>
        <w:r w:rsidR="00465ACC" w:rsidRPr="00F04729">
          <w:rPr>
            <w:rStyle w:val="Hyperlink"/>
            <w:rFonts w:cs="Times New Roman"/>
            <w:noProof/>
          </w:rPr>
          <w:t xml:space="preserve"> Perbandingan PHP Biasa dengan CodeIgniter</w:t>
        </w:r>
        <w:r w:rsidR="00465ACC">
          <w:rPr>
            <w:noProof/>
            <w:webHidden/>
          </w:rPr>
          <w:tab/>
        </w:r>
        <w:r w:rsidR="00465ACC">
          <w:rPr>
            <w:noProof/>
            <w:webHidden/>
          </w:rPr>
          <w:fldChar w:fldCharType="begin"/>
        </w:r>
        <w:r w:rsidR="00465ACC">
          <w:rPr>
            <w:noProof/>
            <w:webHidden/>
          </w:rPr>
          <w:instrText xml:space="preserve"> PAGEREF _Toc60697066 \h </w:instrText>
        </w:r>
        <w:r w:rsidR="00465ACC">
          <w:rPr>
            <w:noProof/>
            <w:webHidden/>
          </w:rPr>
        </w:r>
        <w:r w:rsidR="00465ACC">
          <w:rPr>
            <w:noProof/>
            <w:webHidden/>
          </w:rPr>
          <w:fldChar w:fldCharType="separate"/>
        </w:r>
        <w:r w:rsidR="00465ACC">
          <w:rPr>
            <w:noProof/>
            <w:webHidden/>
          </w:rPr>
          <w:t>21</w:t>
        </w:r>
        <w:r w:rsidR="00465ACC">
          <w:rPr>
            <w:noProof/>
            <w:webHidden/>
          </w:rPr>
          <w:fldChar w:fldCharType="end"/>
        </w:r>
      </w:hyperlink>
    </w:p>
    <w:p w14:paraId="643FA205" w14:textId="030FA810" w:rsidR="00465ACC" w:rsidRDefault="00465ACC"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132C6331" w14:textId="53F12A28" w:rsidR="0055186D" w:rsidRDefault="0055186D" w:rsidP="0055186D">
      <w:pPr>
        <w:pStyle w:val="Heading1"/>
      </w:pPr>
      <w:bookmarkStart w:id="14" w:name="_Toc60696810"/>
      <w:r>
        <w:lastRenderedPageBreak/>
        <w:t>DAFTAR TABEL</w:t>
      </w:r>
      <w:bookmarkEnd w:id="14"/>
    </w:p>
    <w:p w14:paraId="05C5AA11" w14:textId="0B19F990" w:rsidR="0055186D" w:rsidRDefault="0055186D" w:rsidP="0055186D"/>
    <w:p w14:paraId="2B6CE60A" w14:textId="77777777" w:rsidR="0055186D" w:rsidRDefault="0055186D" w:rsidP="0055186D">
      <w:pPr>
        <w:sectPr w:rsidR="0055186D" w:rsidSect="00556435">
          <w:pgSz w:w="11906" w:h="16838" w:code="9"/>
          <w:pgMar w:top="1872" w:right="1872" w:bottom="1872" w:left="2016" w:header="0" w:footer="567" w:gutter="0"/>
          <w:pgNumType w:fmt="lowerRoman"/>
          <w:cols w:space="720"/>
          <w:docGrid w:linePitch="360"/>
        </w:sectPr>
      </w:pPr>
    </w:p>
    <w:p w14:paraId="3A678184" w14:textId="77777777" w:rsidR="0044542D" w:rsidRDefault="0044542D" w:rsidP="0055186D">
      <w:pPr>
        <w:pStyle w:val="Heading1"/>
        <w:sectPr w:rsidR="0044542D" w:rsidSect="00DC0C3E">
          <w:type w:val="continuous"/>
          <w:pgSz w:w="11906" w:h="16838" w:code="9"/>
          <w:pgMar w:top="1872" w:right="1872" w:bottom="1872" w:left="2016" w:header="0" w:footer="0" w:gutter="0"/>
          <w:cols w:space="720"/>
          <w:docGrid w:linePitch="360"/>
        </w:sectPr>
      </w:pPr>
    </w:p>
    <w:p w14:paraId="0BC1DD0F" w14:textId="091D0C24" w:rsidR="0055186D" w:rsidRDefault="0055186D" w:rsidP="0055186D">
      <w:pPr>
        <w:pStyle w:val="Heading1"/>
      </w:pPr>
      <w:bookmarkStart w:id="15" w:name="_Toc60696811"/>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7E87C34E" w14:textId="395C77CE" w:rsidR="0055186D" w:rsidRPr="0055186D" w:rsidRDefault="0055186D" w:rsidP="0055186D"/>
    <w:p w14:paraId="03EBB43E" w14:textId="7469A002" w:rsidR="0055186D" w:rsidRPr="0055186D" w:rsidRDefault="0055186D" w:rsidP="0055186D"/>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0696812"/>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25ECBD91" w14:textId="77777777" w:rsidR="00AF61D4" w:rsidRPr="00CD4BBA" w:rsidRDefault="00AF61D4" w:rsidP="00321B4C">
      <w:pPr>
        <w:pStyle w:val="Standard"/>
        <w:spacing w:line="480" w:lineRule="auto"/>
        <w:jc w:val="center"/>
        <w:rPr>
          <w:rFonts w:ascii="Times New Roman" w:eastAsia="Times New Roman" w:hAnsi="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0696813"/>
      <w:r w:rsidRPr="66309B5A">
        <w:rPr>
          <w:rFonts w:eastAsia="Times New Roman" w:cs="Times New Roman"/>
          <w:szCs w:val="24"/>
          <w:lang w:val="id-ID"/>
        </w:rPr>
        <w:t>Latar Belakang</w:t>
      </w:r>
      <w:bookmarkEnd w:id="17"/>
      <w:bookmarkEnd w:id="18"/>
      <w:bookmarkEnd w:id="19"/>
    </w:p>
    <w:p w14:paraId="13315C13" w14:textId="3B2115FB"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E42F4F" w:rsidRPr="00CD4BBA">
        <w:rPr>
          <w:rFonts w:cs="Times New Roman"/>
          <w:noProof/>
          <w:szCs w:val="24"/>
          <w:lang w:val="id-ID"/>
        </w:rPr>
        <w:t>(Rohman, Didik , Fatkhur ; Imam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1C161755" w:rsidR="00D55136" w:rsidRPr="00CD4BBA" w:rsidRDefault="00D55136"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C21D9C" w:rsidRPr="66309B5A">
        <w:rPr>
          <w:rFonts w:eastAsia="Times New Roman" w:cs="Times New Roman"/>
          <w:szCs w:val="24"/>
          <w:lang w:val="id-ID"/>
        </w:rPr>
        <w:t>.</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C21D9C" w:rsidRPr="00CD4BBA">
        <w:rPr>
          <w:rFonts w:cs="Times New Roman"/>
          <w:noProof/>
          <w:szCs w:val="24"/>
          <w:lang w:val="id-ID"/>
        </w:rPr>
        <w:t>(Mita, Muhamad, and Surtika 2018)</w:t>
      </w:r>
      <w:r w:rsidR="00C21D9C" w:rsidRPr="00CD4BBA">
        <w:rPr>
          <w:rFonts w:cs="Times New Roman"/>
          <w:szCs w:val="24"/>
          <w:lang w:val="id-ID"/>
        </w:rPr>
        <w:fldChar w:fldCharType="end"/>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w:t>
      </w:r>
      <w:r w:rsidR="004A75CE" w:rsidRPr="66309B5A">
        <w:rPr>
          <w:rFonts w:eastAsia="Times New Roman" w:cs="Times New Roman"/>
          <w:szCs w:val="24"/>
          <w:shd w:val="clear" w:color="auto" w:fill="FFFFFF"/>
          <w:lang w:val="id-ID"/>
        </w:rPr>
        <w:lastRenderedPageBreak/>
        <w:t>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7DE9B5E2"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F74AD" w:rsidRPr="66309B5A">
        <w:rPr>
          <w:rFonts w:eastAsia="Times New Roman" w:cs="Times New Roman"/>
          <w:szCs w:val="24"/>
          <w:lang w:val="id-ID"/>
        </w:rPr>
        <w:t>.</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Wijaya, Anggraeni, and Bachri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698F6D92"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Desa Digital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
    <w:p w14:paraId="3AFBDB26" w14:textId="1575366D" w:rsidR="00BE4EB5" w:rsidRPr="00CD4BBA" w:rsidRDefault="00BE4EB5" w:rsidP="008326CC">
      <w:pPr>
        <w:rPr>
          <w:rFonts w:eastAsia="Times New Roman" w:cs="Times New Roman"/>
          <w:szCs w:val="24"/>
          <w:lang w:val="id-ID"/>
        </w:rPr>
      </w:pPr>
    </w:p>
    <w:p w14:paraId="5F9B4FCC" w14:textId="0B3C90DD"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0696814"/>
      <w:r w:rsidRPr="66309B5A">
        <w:rPr>
          <w:rFonts w:eastAsia="Times New Roman" w:cs="Times New Roman"/>
          <w:szCs w:val="24"/>
          <w:lang w:val="id-ID"/>
        </w:rPr>
        <w:t>R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63284658"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Analisis Kebutuhan Sistem dari Aplikasi Desa Digital</w:t>
      </w:r>
    </w:p>
    <w:p w14:paraId="2E13F62C" w14:textId="6ABA329D"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Database Aplikasi Desa Digital</w:t>
      </w:r>
    </w:p>
    <w:p w14:paraId="4ED7C1D0" w14:textId="638ED9E0"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Sistem dari Aplikasi Desa Digital yang terdiri dari Perancangan Output, Perancangan  Input dan Perancangan  Proses</w:t>
      </w: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0696815"/>
      <w:r w:rsidRPr="66309B5A">
        <w:rPr>
          <w:rFonts w:eastAsia="Times New Roman" w:cs="Times New Roman"/>
          <w:szCs w:val="24"/>
          <w:lang w:val="id-ID"/>
        </w:rPr>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lastRenderedPageBreak/>
        <w:tab/>
      </w:r>
      <w:r w:rsidR="000C70C1" w:rsidRPr="66309B5A">
        <w:rPr>
          <w:rFonts w:eastAsia="Times New Roman" w:cs="Times New Roman"/>
          <w:lang w:val="id-ID"/>
        </w:rPr>
        <w:t>Berdasarkan rumusan masalah yang telah dipaparkan sebelumnya, maka diperoleh tujuan sebagai berikut.</w:t>
      </w:r>
    </w:p>
    <w:p w14:paraId="7A55B4EE"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Analisis Sistem dari Aplikasi Desa Digital</w:t>
      </w:r>
    </w:p>
    <w:p w14:paraId="450B0E4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Database Aplikasi Desa Digital</w:t>
      </w:r>
    </w:p>
    <w:p w14:paraId="5430023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Sistem dari Aplikasi Desa Digital 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3F5C23">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0696816"/>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0696817"/>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25066A4E" w:rsidR="00AF61D4" w:rsidRPr="00CD4BBA" w:rsidRDefault="00376E87" w:rsidP="66309B5A">
      <w:pPr>
        <w:pStyle w:val="ListParagraph"/>
        <w:ind w:left="0"/>
        <w:rPr>
          <w:rFonts w:eastAsia="Times New Roman" w:cs="Times New Roman"/>
          <w:lang w:val="id-ID"/>
        </w:rPr>
      </w:pPr>
      <w:r w:rsidRPr="00CD4BBA">
        <w:rPr>
          <w:rFonts w:cs="Times New Roman"/>
          <w:lang w:val="id-ID"/>
        </w:rPr>
        <w:tab/>
      </w:r>
    </w:p>
    <w:p w14:paraId="700DB10E"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0696818"/>
      <w:r w:rsidRPr="66309B5A">
        <w:rPr>
          <w:rFonts w:eastAsia="Times New Roman" w:cs="Times New Roman"/>
          <w:lang w:val="id-ID"/>
        </w:rPr>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lastRenderedPageBreak/>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3F5C23">
      <w:pPr>
        <w:pStyle w:val="ListParagraph"/>
        <w:numPr>
          <w:ilvl w:val="0"/>
          <w:numId w:val="10"/>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3" w:name="_Toc60696819"/>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4" w:name="_Toc60696820"/>
      <w:r w:rsidRPr="66309B5A">
        <w:rPr>
          <w:rFonts w:eastAsia="Times New Roman" w:cs="Times New Roman"/>
          <w:lang w:val="id-ID"/>
        </w:rPr>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5E2A875F" w:rsidR="0088431F" w:rsidRPr="0044542D"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2098288C" w14:textId="6AFEBA7C" w:rsidR="0044542D" w:rsidRDefault="0044542D" w:rsidP="0044542D">
      <w:pPr>
        <w:rPr>
          <w:rFonts w:eastAsia="Times New Roman" w:cs="Times New Roman"/>
          <w:lang w:val="id-ID"/>
        </w:rPr>
      </w:pPr>
    </w:p>
    <w:p w14:paraId="49452527" w14:textId="36DEA437" w:rsidR="0044542D" w:rsidRDefault="0044542D" w:rsidP="0044542D">
      <w:pPr>
        <w:rPr>
          <w:rFonts w:eastAsia="Times New Roman" w:cs="Times New Roman"/>
          <w:lang w:val="id-ID"/>
        </w:rPr>
      </w:pPr>
    </w:p>
    <w:p w14:paraId="164E9B90" w14:textId="77777777" w:rsidR="0044542D" w:rsidRPr="0044542D" w:rsidRDefault="0044542D" w:rsidP="0044542D">
      <w:pPr>
        <w:rPr>
          <w:rFonts w:eastAsia="Times New Roman" w:cs="Times New Roman"/>
          <w:lang w:val="id-ID"/>
        </w:rPr>
      </w:pPr>
    </w:p>
    <w:p w14:paraId="669319E4" w14:textId="77777777" w:rsidR="0044542D" w:rsidRPr="00CD4BBA" w:rsidRDefault="0044542D"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0696821"/>
      <w:r w:rsidRPr="66309B5A">
        <w:rPr>
          <w:rFonts w:eastAsia="Times New Roman" w:cs="Times New Roman"/>
          <w:szCs w:val="24"/>
          <w:lang w:val="id-ID"/>
        </w:rPr>
        <w:lastRenderedPageBreak/>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70F48B7D" w14:textId="74B53AF4" w:rsidR="00CD4BBA" w:rsidRPr="0044542D" w:rsidRDefault="66309B5A"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8" w:name="_Toc60696822"/>
      <w:r w:rsidRPr="0044542D">
        <w:rPr>
          <w:rFonts w:eastAsia="Times New Roman"/>
          <w:lang w:val="id-ID"/>
        </w:rPr>
        <w:t>Sistematika Penulisan</w:t>
      </w:r>
      <w:bookmarkEnd w:id="38"/>
    </w:p>
    <w:p w14:paraId="27F827D1" w14:textId="60CE99F1" w:rsidR="0040461A" w:rsidRPr="00CD4BBA" w:rsidRDefault="66309B5A" w:rsidP="006B2744">
      <w:pPr>
        <w:ind w:firstLine="851"/>
        <w:rPr>
          <w:rFonts w:eastAsia="Times New Roman" w:cs="Times New Roman"/>
          <w:b/>
          <w:bCs/>
          <w:szCs w:val="24"/>
          <w:lang w:val="id-ID"/>
        </w:rPr>
      </w:pPr>
      <w:r w:rsidRPr="66309B5A">
        <w:rPr>
          <w:rFonts w:eastAsia="Times New Roman" w:cs="Times New Roman"/>
          <w:szCs w:val="24"/>
          <w:lang w:val="id-ID"/>
        </w:rPr>
        <w:t>Penyajian laporan disusun secara sistematis agar hasilnya lebih mudah untuk dipahami. Dalam laporan ini disajikan dalam sistematika penulisan berikut.</w:t>
      </w:r>
    </w:p>
    <w:p w14:paraId="7D415C56" w14:textId="10B5E4D7"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w:t>
      </w:r>
      <w:r w:rsidR="0040461A">
        <w:tab/>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ndahuluan</w:t>
      </w:r>
    </w:p>
    <w:p w14:paraId="27B9EAEB" w14:textId="5E18699B" w:rsidR="0040461A" w:rsidRPr="00CD4BBA" w:rsidRDefault="66309B5A" w:rsidP="0044542D">
      <w:pPr>
        <w:ind w:left="2160"/>
        <w:rPr>
          <w:rFonts w:eastAsia="Times New Roman" w:cs="Times New Roman"/>
          <w:szCs w:val="24"/>
          <w:lang w:val="id-ID"/>
        </w:rPr>
      </w:pPr>
      <w:r w:rsidRPr="66309B5A">
        <w:rPr>
          <w:rFonts w:eastAsia="Times New Roman" w:cs="Times New Roman"/>
          <w:szCs w:val="24"/>
          <w:lang w:val="id-ID"/>
        </w:rPr>
        <w:t>Pada bab ini akan memuat latar belakang, rumusan masalah, tujuan, manfaat, batasan masalah, serta sistematika penulisan dari Rancangan Desain Sistem Aplikasi Desa Digital</w:t>
      </w:r>
    </w:p>
    <w:p w14:paraId="227611DD" w14:textId="524A8AA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Tinjauan Pustaka</w:t>
      </w:r>
    </w:p>
    <w:p w14:paraId="5EE59324" w14:textId="0E231591" w:rsidR="0040461A" w:rsidRPr="00CD4BBA" w:rsidRDefault="66309B5A" w:rsidP="66309B5A">
      <w:pPr>
        <w:ind w:left="2160"/>
        <w:rPr>
          <w:rFonts w:eastAsia="Times New Roman" w:cs="Times New Roman"/>
          <w:szCs w:val="24"/>
          <w:lang w:val="id-ID"/>
        </w:rPr>
      </w:pPr>
      <w:bookmarkStart w:id="39" w:name="page4"/>
      <w:bookmarkEnd w:id="39"/>
      <w:r w:rsidRPr="66309B5A">
        <w:rPr>
          <w:rFonts w:eastAsia="Times New Roman" w:cs="Times New Roman"/>
          <w:szCs w:val="24"/>
          <w:lang w:val="id-ID"/>
        </w:rPr>
        <w:t>Pada bab ini akan memuat tentang teori/konsep dasar penunjang topik seperti state of the art dan tinjauan pustaka</w:t>
      </w:r>
    </w:p>
    <w:p w14:paraId="548F45BD" w14:textId="0A78AB2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Metodologi Penelitian</w:t>
      </w:r>
    </w:p>
    <w:p w14:paraId="598B657C" w14:textId="49B61F49" w:rsidR="00CD4BBA" w:rsidRPr="00CD4BBA" w:rsidRDefault="66309B5A" w:rsidP="66309B5A">
      <w:pPr>
        <w:ind w:left="2160"/>
        <w:rPr>
          <w:rFonts w:eastAsia="Times New Roman" w:cs="Times New Roman"/>
          <w:szCs w:val="24"/>
          <w:lang w:val="id-ID"/>
        </w:rPr>
      </w:pPr>
      <w:r w:rsidRPr="66309B5A">
        <w:rPr>
          <w:rFonts w:eastAsia="Times New Roman" w:cs="Times New Roman"/>
          <w:szCs w:val="24"/>
          <w:lang w:val="id-ID"/>
        </w:rPr>
        <w:lastRenderedPageBreak/>
        <w:t>Bab ini berkaitan dengan rancangan, prosedur penelitian, pemilihan metode hingga metode evaluasi dari penelitian ini.</w:t>
      </w:r>
    </w:p>
    <w:p w14:paraId="097BD979" w14:textId="6E6C5C3F" w:rsidR="00CD4BB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V</w:t>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mbahasan</w:t>
      </w:r>
    </w:p>
    <w:p w14:paraId="55A7537A" w14:textId="7EEC32E0" w:rsidR="0040461A" w:rsidRPr="00CD4BBA" w:rsidRDefault="66309B5A" w:rsidP="006B2744">
      <w:pPr>
        <w:ind w:left="2160"/>
        <w:rPr>
          <w:rFonts w:eastAsia="Times New Roman" w:cs="Times New Roman"/>
          <w:szCs w:val="24"/>
          <w:lang w:val="id-ID"/>
        </w:rPr>
      </w:pPr>
      <w:r w:rsidRPr="66309B5A">
        <w:rPr>
          <w:rFonts w:eastAsia="Times New Roman" w:cs="Times New Roman"/>
          <w:szCs w:val="24"/>
          <w:lang w:val="id-ID"/>
        </w:rPr>
        <w:t>Pada bab ini dibahas tentang hasil yang didapat pada penelitian. Hasil yang didapat adalah menggambarkan kembali rancangan system, analisis desain sestem dan bisnis proses dari Sistem Manajemen Registrasi Terintergrasi</w:t>
      </w:r>
    </w:p>
    <w:p w14:paraId="0F3A4711" w14:textId="2D18BA1D"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V</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Penutup</w:t>
      </w:r>
    </w:p>
    <w:p w14:paraId="257EAE21" w14:textId="4668BCC7" w:rsidR="0040461A" w:rsidRDefault="66309B5A" w:rsidP="66309B5A">
      <w:pPr>
        <w:ind w:left="2160"/>
        <w:rPr>
          <w:rFonts w:eastAsia="Times New Roman" w:cs="Times New Roman"/>
          <w:szCs w:val="24"/>
          <w:lang w:val="id-ID"/>
        </w:rPr>
      </w:pPr>
      <w:r w:rsidRPr="66309B5A">
        <w:rPr>
          <w:rFonts w:eastAsia="Times New Roman" w:cs="Times New Roman"/>
          <w:szCs w:val="24"/>
          <w:lang w:val="id-ID"/>
        </w:rPr>
        <w:t>Bab ini berisikan simpulan dan saran dari hasil yang telah diuraikan.</w:t>
      </w:r>
    </w:p>
    <w:p w14:paraId="583C535C" w14:textId="77777777" w:rsidR="007A6667" w:rsidRDefault="007A6667" w:rsidP="66309B5A">
      <w:pPr>
        <w:ind w:left="2160"/>
        <w:rPr>
          <w:rFonts w:eastAsia="Times New Roman" w:cs="Times New Roman"/>
          <w:szCs w:val="24"/>
          <w:lang w:val="id-ID"/>
        </w:rPr>
        <w:sectPr w:rsidR="007A6667" w:rsidSect="00556435">
          <w:headerReference w:type="default" r:id="rId13"/>
          <w:footerReference w:type="default" r:id="rId14"/>
          <w:footerReference w:type="first" r:id="rId15"/>
          <w:pgSz w:w="11906" w:h="16838" w:code="9"/>
          <w:pgMar w:top="1872" w:right="1872" w:bottom="1872" w:left="2016" w:header="567" w:footer="567" w:gutter="0"/>
          <w:pgNumType w:start="1"/>
          <w:cols w:space="720"/>
          <w:titlePg/>
          <w:docGrid w:linePitch="360"/>
        </w:sectPr>
      </w:pPr>
    </w:p>
    <w:p w14:paraId="1405683E" w14:textId="77777777" w:rsidR="0044542D" w:rsidRDefault="0044542D" w:rsidP="007A6667">
      <w:pPr>
        <w:pStyle w:val="Heading1"/>
        <w:sectPr w:rsidR="0044542D" w:rsidSect="00DC0C3E">
          <w:type w:val="continuous"/>
          <w:pgSz w:w="11906" w:h="16838" w:code="9"/>
          <w:pgMar w:top="1872" w:right="1872" w:bottom="1872" w:left="2016" w:header="0" w:footer="0" w:gutter="0"/>
          <w:cols w:space="720"/>
          <w:docGrid w:linePitch="360"/>
        </w:sectPr>
      </w:pPr>
    </w:p>
    <w:p w14:paraId="1D56E5C3" w14:textId="1206B660" w:rsidR="007A6667" w:rsidRDefault="007A6667" w:rsidP="007A6667">
      <w:pPr>
        <w:pStyle w:val="Heading1"/>
      </w:pPr>
      <w:bookmarkStart w:id="40" w:name="_Toc60696823"/>
      <w:r>
        <w:lastRenderedPageBreak/>
        <w:t>BAB II</w:t>
      </w:r>
      <w:r>
        <w:br/>
      </w:r>
      <w:r w:rsidR="0044542D">
        <w:t>KAJIAN</w:t>
      </w:r>
      <w:r>
        <w:t xml:space="preserve"> PUSTAKA</w:t>
      </w:r>
      <w:bookmarkEnd w:id="40"/>
    </w:p>
    <w:p w14:paraId="29B92E8D" w14:textId="77777777" w:rsidR="007A6667" w:rsidRPr="00D53AB1" w:rsidRDefault="007A6667" w:rsidP="007A6667"/>
    <w:p w14:paraId="403BA05A" w14:textId="77777777" w:rsidR="007A6667" w:rsidRPr="00D53AB1" w:rsidRDefault="007A6667" w:rsidP="007A6667">
      <w:pPr>
        <w:ind w:firstLine="851"/>
        <w:rPr>
          <w:rFonts w:cs="Times New Roman"/>
          <w:szCs w:val="24"/>
        </w:rPr>
      </w:pPr>
      <w:r w:rsidRPr="00D53AB1">
        <w:rPr>
          <w:rFonts w:cs="Times New Roman"/>
          <w:szCs w:val="24"/>
        </w:rPr>
        <w:t xml:space="preserve">Bab II akan menjelaskan tentang gambaran umum, dan visi misi dari Dinas </w:t>
      </w:r>
      <w:r>
        <w:rPr>
          <w:rStyle w:val="Emphasis"/>
          <w:rFonts w:cs="Times New Roman"/>
          <w:bCs/>
          <w:szCs w:val="24"/>
          <w:shd w:val="clear" w:color="auto" w:fill="FFFFFF"/>
        </w:rPr>
        <w:t>Komunikasi dan Informatika</w:t>
      </w:r>
      <w:r w:rsidRPr="00D53AB1">
        <w:rPr>
          <w:rFonts w:cs="Times New Roman"/>
          <w:szCs w:val="24"/>
        </w:rPr>
        <w:t xml:space="preserve"> Kabupaten Gianyar, serta teori-teori penunjang terkait laporan ini.</w:t>
      </w:r>
    </w:p>
    <w:p w14:paraId="36D613D8" w14:textId="77777777" w:rsidR="00BB113A" w:rsidRDefault="00BB113A" w:rsidP="00BB113A">
      <w:pPr>
        <w:pStyle w:val="Heading2"/>
        <w:keepNext w:val="0"/>
        <w:keepLines w:val="0"/>
        <w:suppressAutoHyphens/>
        <w:autoSpaceDN w:val="0"/>
        <w:spacing w:before="0"/>
        <w:ind w:right="49"/>
        <w:textAlignment w:val="baseline"/>
        <w:rPr>
          <w:rFonts w:cs="Times New Roman"/>
          <w:szCs w:val="24"/>
        </w:rPr>
      </w:pPr>
      <w:bookmarkStart w:id="41" w:name="_Toc50499334"/>
      <w:bookmarkStart w:id="42" w:name="_Toc60696824"/>
    </w:p>
    <w:p w14:paraId="75290B71" w14:textId="77777777" w:rsidR="00BB113A" w:rsidRDefault="00BB113A">
      <w:pPr>
        <w:spacing w:after="160" w:line="259" w:lineRule="auto"/>
        <w:jc w:val="left"/>
        <w:rPr>
          <w:rFonts w:eastAsiaTheme="majorEastAsia" w:cs="Times New Roman"/>
          <w:b/>
          <w:szCs w:val="24"/>
        </w:rPr>
      </w:pPr>
      <w:r>
        <w:rPr>
          <w:rFonts w:cs="Times New Roman"/>
          <w:szCs w:val="24"/>
        </w:rPr>
        <w:br w:type="page"/>
      </w:r>
    </w:p>
    <w:p w14:paraId="4A838153" w14:textId="0A753A31" w:rsidR="007A6667" w:rsidRDefault="00BB113A" w:rsidP="00BB113A">
      <w:pPr>
        <w:pStyle w:val="Heading1"/>
      </w:pPr>
      <w:r>
        <w:rPr>
          <w:lang w:val="id-ID"/>
        </w:rPr>
        <w:lastRenderedPageBreak/>
        <w:t>BAB III</w:t>
      </w:r>
      <w:r>
        <w:br/>
      </w:r>
      <w:r w:rsidRPr="001F49B6">
        <w:t>PROFIL PERUSAHAAN</w:t>
      </w:r>
      <w:bookmarkEnd w:id="41"/>
      <w:bookmarkEnd w:id="42"/>
    </w:p>
    <w:p w14:paraId="38D40C9B" w14:textId="77777777" w:rsidR="00BB113A" w:rsidRPr="00BB113A" w:rsidRDefault="00BB113A" w:rsidP="00BB113A">
      <w:pPr>
        <w:spacing w:line="480" w:lineRule="auto"/>
      </w:pPr>
    </w:p>
    <w:p w14:paraId="0A6253B3" w14:textId="1C1CDD55" w:rsidR="007A6667" w:rsidRDefault="007A6667" w:rsidP="004D253A">
      <w:pPr>
        <w:ind w:firstLine="851"/>
        <w:rPr>
          <w:rFonts w:cs="Times New Roman"/>
          <w:szCs w:val="24"/>
          <w:shd w:val="clear" w:color="auto" w:fill="FFFFFF"/>
        </w:rPr>
      </w:pPr>
      <w:r w:rsidRPr="00274755">
        <w:rPr>
          <w:rFonts w:cs="Times New Roman"/>
          <w:szCs w:val="24"/>
        </w:rPr>
        <w:t xml:space="preserve">Dinas </w:t>
      </w:r>
      <w:r w:rsidRPr="00274755">
        <w:rPr>
          <w:rStyle w:val="Emphasis"/>
          <w:rFonts w:cs="Times New Roman"/>
          <w:bCs/>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465ACC">
            <w:pPr>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215697B3" w:rsidR="007A6667" w:rsidRPr="003F6B3E" w:rsidRDefault="007A6667" w:rsidP="007A6667">
      <w:pPr>
        <w:pStyle w:val="Caption"/>
        <w:rPr>
          <w:rFonts w:cs="Times New Roman"/>
          <w:i/>
          <w:iCs w:val="0"/>
        </w:rPr>
      </w:pPr>
      <w:bookmarkStart w:id="43" w:name="_Toc42811814"/>
      <w:bookmarkStart w:id="44" w:name="_Toc50297124"/>
      <w:bookmarkStart w:id="45" w:name="_Toc60697064"/>
      <w:r>
        <w:t xml:space="preserve">Gambar 2. </w:t>
      </w:r>
      <w:r w:rsidR="0053187C">
        <w:rPr>
          <w:noProof/>
        </w:rPr>
        <w:fldChar w:fldCharType="begin"/>
      </w:r>
      <w:r w:rsidR="0053187C">
        <w:rPr>
          <w:noProof/>
        </w:rPr>
        <w:instrText xml:space="preserve"> SEQ Gambar_2. \* ARABIC </w:instrText>
      </w:r>
      <w:r w:rsidR="0053187C">
        <w:rPr>
          <w:noProof/>
        </w:rPr>
        <w:fldChar w:fldCharType="separate"/>
      </w:r>
      <w:r>
        <w:rPr>
          <w:noProof/>
        </w:rPr>
        <w:t>1</w:t>
      </w:r>
      <w:r w:rsidR="0053187C">
        <w:rPr>
          <w:noProof/>
        </w:rPr>
        <w:fldChar w:fldCharType="end"/>
      </w:r>
      <w:r w:rsidRPr="003F6B3E">
        <w:rPr>
          <w:rFonts w:cs="Times New Roman"/>
        </w:rPr>
        <w:t xml:space="preserve"> </w:t>
      </w:r>
      <w:r w:rsidRPr="002C4DDF">
        <w:rPr>
          <w:rFonts w:cs="Times New Roman"/>
          <w:b w:val="0"/>
          <w:iCs w:val="0"/>
        </w:rPr>
        <w:t>Lokasi dan Kontak</w:t>
      </w:r>
      <w:bookmarkEnd w:id="43"/>
      <w:bookmarkEnd w:id="44"/>
      <w:bookmarkEnd w:id="45"/>
    </w:p>
    <w:p w14:paraId="64FD4668" w14:textId="77777777" w:rsidR="0044542D" w:rsidRDefault="007A6667" w:rsidP="007A6667">
      <w:pPr>
        <w:ind w:firstLine="851"/>
        <w:rPr>
          <w:rFonts w:cs="Times New Roman"/>
          <w:szCs w:val="24"/>
        </w:rPr>
      </w:pPr>
      <w:r w:rsidRPr="001F49B6">
        <w:rPr>
          <w:rFonts w:cs="Times New Roman"/>
          <w:szCs w:val="24"/>
        </w:rPr>
        <w:t xml:space="preserve">Gambar 2.1 merupakan gambar dari google maps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44542D">
      <w:pPr>
        <w:pStyle w:val="Heading3"/>
        <w:numPr>
          <w:ilvl w:val="2"/>
          <w:numId w:val="20"/>
        </w:numPr>
        <w:ind w:left="851" w:hanging="851"/>
        <w:jc w:val="left"/>
        <w:rPr>
          <w:rFonts w:cs="Times New Roman"/>
        </w:rPr>
      </w:pPr>
      <w:bookmarkStart w:id="46" w:name="_Toc60696825"/>
      <w:bookmarkStart w:id="47" w:name="_Toc50499335"/>
      <w:r w:rsidRPr="0044542D">
        <w:rPr>
          <w:rFonts w:cs="Times New Roman"/>
        </w:rPr>
        <w:t>Visi Misi</w:t>
      </w:r>
      <w:bookmarkEnd w:id="46"/>
      <w:r w:rsidRPr="0044542D">
        <w:rPr>
          <w:rFonts w:cs="Times New Roman"/>
        </w:rPr>
        <w:t xml:space="preserve"> </w:t>
      </w:r>
      <w:bookmarkEnd w:id="47"/>
    </w:p>
    <w:p w14:paraId="5383C645" w14:textId="262BBD8D" w:rsidR="007A6667" w:rsidRPr="004D253A" w:rsidRDefault="007A6667" w:rsidP="004D253A">
      <w:pPr>
        <w:pStyle w:val="ListParagraph"/>
        <w:numPr>
          <w:ilvl w:val="0"/>
          <w:numId w:val="18"/>
        </w:numPr>
        <w:ind w:left="851" w:hanging="851"/>
        <w:jc w:val="left"/>
        <w:rPr>
          <w:rFonts w:cs="Times New Roman"/>
        </w:rPr>
      </w:pPr>
      <w:bookmarkStart w:id="48" w:name="_Toc50499336"/>
      <w:r w:rsidRPr="002612B8">
        <w:rPr>
          <w:rFonts w:cs="Times New Roman"/>
        </w:rPr>
        <w:t>Visi</w:t>
      </w:r>
      <w:bookmarkEnd w:id="48"/>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4D253A">
      <w:pPr>
        <w:pStyle w:val="ListParagraph"/>
        <w:numPr>
          <w:ilvl w:val="0"/>
          <w:numId w:val="18"/>
        </w:numPr>
        <w:ind w:left="851" w:hanging="851"/>
        <w:jc w:val="left"/>
      </w:pPr>
      <w:bookmarkStart w:id="49" w:name="_Toc50499337"/>
      <w:r w:rsidRPr="002612B8">
        <w:t>Misi</w:t>
      </w:r>
      <w:bookmarkEnd w:id="49"/>
      <w:r w:rsidR="004D253A">
        <w:t xml:space="preserve"> : </w:t>
      </w:r>
      <w:r w:rsidRPr="004D253A">
        <w:rPr>
          <w:rFonts w:cs="Times New Roman"/>
        </w:rPr>
        <w:t xml:space="preserve"> “Mewujudkan kualitas pelayanan public di bidang komunikasi dan informatika di Kabupaten Gianyar”</w:t>
      </w:r>
    </w:p>
    <w:p w14:paraId="1CCF3E3A" w14:textId="6C4D71B2" w:rsidR="007A6667" w:rsidRDefault="007A6667" w:rsidP="004D253A">
      <w:pPr>
        <w:rPr>
          <w:rFonts w:cs="Times New Roman"/>
        </w:rPr>
      </w:pPr>
    </w:p>
    <w:p w14:paraId="5593049F" w14:textId="2A037EBF" w:rsidR="007A6667" w:rsidRPr="004D253A" w:rsidRDefault="007A6667" w:rsidP="004D253A">
      <w:pPr>
        <w:pStyle w:val="Heading3"/>
        <w:numPr>
          <w:ilvl w:val="2"/>
          <w:numId w:val="20"/>
        </w:numPr>
        <w:ind w:left="851" w:hanging="851"/>
        <w:jc w:val="left"/>
        <w:rPr>
          <w:rFonts w:cs="Times New Roman"/>
        </w:rPr>
      </w:pPr>
      <w:bookmarkStart w:id="50" w:name="_Toc50499338"/>
      <w:bookmarkStart w:id="51" w:name="_Toc60696826"/>
      <w:r w:rsidRPr="004D253A">
        <w:rPr>
          <w:rFonts w:cs="Times New Roman"/>
        </w:rPr>
        <w:lastRenderedPageBreak/>
        <w:t>Struktur Organisasi</w:t>
      </w:r>
      <w:bookmarkEnd w:id="50"/>
      <w:bookmarkEnd w:id="51"/>
    </w:p>
    <w:p w14:paraId="04252188" w14:textId="7FDE179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rPr>
        <w:t xml:space="preserve"> dapat dilihat pada Gambar 2.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465ACC">
            <w:pPr>
              <w:rPr>
                <w:rFonts w:cs="Times New Roman"/>
                <w:b/>
              </w:rPr>
            </w:pPr>
            <w:r>
              <w:rPr>
                <w:noProof/>
              </w:rPr>
              <w:drawing>
                <wp:anchor distT="0" distB="0" distL="114300" distR="114300" simplePos="0" relativeHeight="251659264"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576CBDD9" w:rsidR="007A6667" w:rsidRPr="003F6B3E" w:rsidRDefault="007A6667" w:rsidP="007A6667">
      <w:pPr>
        <w:pStyle w:val="Caption"/>
        <w:rPr>
          <w:rFonts w:cs="Times New Roman"/>
          <w:b w:val="0"/>
          <w:bCs/>
        </w:rPr>
      </w:pPr>
      <w:bookmarkStart w:id="52" w:name="_Toc50297125"/>
      <w:bookmarkStart w:id="53" w:name="_Toc60697065"/>
      <w:r w:rsidRPr="003F6B3E">
        <w:rPr>
          <w:rFonts w:cs="Times New Roman"/>
        </w:rPr>
        <w:t xml:space="preserve">Gambar 2. </w:t>
      </w:r>
      <w:r w:rsidRPr="003F6B3E">
        <w:rPr>
          <w:rFonts w:cs="Times New Roman"/>
        </w:rPr>
        <w:fldChar w:fldCharType="begin"/>
      </w:r>
      <w:r w:rsidRPr="003F6B3E">
        <w:rPr>
          <w:rFonts w:cs="Times New Roman"/>
        </w:rPr>
        <w:instrText xml:space="preserve"> SEQ Gambar_2. \* ARABIC </w:instrText>
      </w:r>
      <w:r w:rsidRPr="003F6B3E">
        <w:rPr>
          <w:rFonts w:cs="Times New Roman"/>
        </w:rPr>
        <w:fldChar w:fldCharType="separate"/>
      </w:r>
      <w:r>
        <w:rPr>
          <w:rFonts w:cs="Times New Roman"/>
          <w:noProof/>
        </w:rPr>
        <w:t>2</w:t>
      </w:r>
      <w:r w:rsidRPr="003F6B3E">
        <w:rPr>
          <w:rFonts w:cs="Times New Roman"/>
        </w:rPr>
        <w:fldChar w:fldCharType="end"/>
      </w:r>
      <w:r w:rsidRPr="003F6B3E">
        <w:rPr>
          <w:rFonts w:cs="Times New Roman"/>
        </w:rPr>
        <w:t xml:space="preserve"> </w:t>
      </w:r>
      <w:r w:rsidRPr="003F6B3E">
        <w:rPr>
          <w:rFonts w:cs="Times New Roman"/>
          <w:b w:val="0"/>
          <w:bCs/>
        </w:rPr>
        <w:t>Struktur Organisasi Umum</w:t>
      </w:r>
      <w:bookmarkEnd w:id="52"/>
      <w:bookmarkEnd w:id="53"/>
    </w:p>
    <w:p w14:paraId="20AEE5AC" w14:textId="4654A4DF" w:rsidR="007A6667" w:rsidRDefault="007A6667" w:rsidP="007A6667">
      <w:pPr>
        <w:ind w:firstLine="851"/>
        <w:rPr>
          <w:rFonts w:cs="Times New Roman"/>
        </w:rPr>
      </w:pPr>
      <w:r w:rsidRPr="001F49B6">
        <w:rPr>
          <w:rFonts w:cs="Times New Roman"/>
        </w:rPr>
        <w:t xml:space="preserve">Gambar 2.2 merupakan bagan struktur organisasi secara umum pada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Struktur organisasi </w:t>
      </w:r>
      <w:r w:rsidRPr="007A6667">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terdiri dari satu Kepala Dinas </w:t>
      </w:r>
      <w:r w:rsidRPr="001F49B6">
        <w:rPr>
          <w:rFonts w:cs="Times New Roman"/>
        </w:rPr>
        <w:t xml:space="preserve">yaitu </w:t>
      </w:r>
      <w:r w:rsidRPr="00D53EA5">
        <w:rPr>
          <w:rFonts w:cs="Times New Roman"/>
          <w:szCs w:val="24"/>
          <w:shd w:val="clear" w:color="auto" w:fill="FFFFFF"/>
        </w:rPr>
        <w:t>Cokorda Gde Rai Widiarsa P. SH</w:t>
      </w:r>
      <w:r>
        <w:rPr>
          <w:rFonts w:cs="Times New Roman"/>
          <w:szCs w:val="24"/>
          <w:shd w:val="clear" w:color="auto" w:fill="FFFFFF"/>
        </w:rPr>
        <w:t xml:space="preserve"> yang berkoordinasi dengan 4 bidang</w:t>
      </w:r>
      <w:r>
        <w:rPr>
          <w:rFonts w:cs="Times New Roman"/>
        </w:rPr>
        <w:t>, dibantu dengan Kelompok Jabatan Fungsional dan Sekretariat Dinas yang berkooordinasi dengan sub bagian Perencanaan, Keuangan, serta Umum dan Kepegawaian.</w:t>
      </w:r>
    </w:p>
    <w:p w14:paraId="3845E657" w14:textId="6CA25D96" w:rsidR="007A6667" w:rsidRDefault="007A6667" w:rsidP="007A6667">
      <w:pPr>
        <w:rPr>
          <w:rFonts w:cs="Times New Roman"/>
        </w:rPr>
      </w:pPr>
    </w:p>
    <w:p w14:paraId="11FF4302" w14:textId="77777777" w:rsidR="007A6667" w:rsidRDefault="007A6667" w:rsidP="007A6667">
      <w:pPr>
        <w:pStyle w:val="Heading2"/>
        <w:numPr>
          <w:ilvl w:val="1"/>
          <w:numId w:val="20"/>
        </w:numPr>
        <w:ind w:left="851" w:hanging="851"/>
        <w:jc w:val="left"/>
      </w:pPr>
      <w:bookmarkStart w:id="54" w:name="_Toc60696827"/>
      <w:r>
        <w:t>Konsep Bahasa Pemrograman</w:t>
      </w:r>
      <w:bookmarkEnd w:id="54"/>
      <w:r>
        <w:t xml:space="preserve"> </w:t>
      </w:r>
    </w:p>
    <w:p w14:paraId="08BA4D3E" w14:textId="77777777" w:rsidR="007A6667" w:rsidRDefault="007A6667" w:rsidP="007A6667">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6E31E8C3" w14:textId="77777777" w:rsidR="007A6667" w:rsidRDefault="007A6667" w:rsidP="007A6667">
      <w:pPr>
        <w:ind w:firstLine="851"/>
        <w:rPr>
          <w:rFonts w:cs="Times New Roman"/>
          <w:szCs w:val="24"/>
        </w:rPr>
      </w:pPr>
      <w:r w:rsidRPr="007C08F2">
        <w:rPr>
          <w:rFonts w:cs="Times New Roman"/>
          <w:szCs w:val="24"/>
        </w:rPr>
        <w:lastRenderedPageBreak/>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idak perlu interpreter atau pen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terjemah berupa assembler. </w:t>
      </w:r>
    </w:p>
    <w:p w14:paraId="0BBB653F" w14:textId="1CD3A84E" w:rsidR="007A6667" w:rsidRDefault="007A6667" w:rsidP="007A6667">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sidR="008B4A5D">
        <w:rPr>
          <w:rFonts w:cs="Times New Roman"/>
          <w:szCs w:val="24"/>
        </w:rPr>
        <w:t xml:space="preserve">a sehingga lebih mudah dipahami </w:t>
      </w:r>
      <w:sdt>
        <w:sdtPr>
          <w:rPr>
            <w:rFonts w:cs="Times New Roman"/>
            <w:szCs w:val="24"/>
          </w:rPr>
          <w:id w:val="776596975"/>
          <w:citation/>
        </w:sdtPr>
        <w:sdtContent>
          <w:r w:rsidR="008B4A5D">
            <w:rPr>
              <w:rFonts w:cs="Times New Roman"/>
              <w:szCs w:val="24"/>
            </w:rPr>
            <w:fldChar w:fldCharType="begin"/>
          </w:r>
          <w:r w:rsidR="008B4A5D">
            <w:rPr>
              <w:rFonts w:cs="Times New Roman"/>
              <w:szCs w:val="24"/>
            </w:rPr>
            <w:instrText xml:space="preserve"> CITATION Sup08 \l 1033 </w:instrText>
          </w:r>
          <w:r w:rsidR="008B4A5D">
            <w:rPr>
              <w:rFonts w:cs="Times New Roman"/>
              <w:szCs w:val="24"/>
            </w:rPr>
            <w:fldChar w:fldCharType="separate"/>
          </w:r>
          <w:r w:rsidR="008B4A5D" w:rsidRPr="008B4A5D">
            <w:rPr>
              <w:rFonts w:cs="Times New Roman"/>
              <w:noProof/>
              <w:szCs w:val="24"/>
            </w:rPr>
            <w:t>(Suprapto, et al., 2008)</w:t>
          </w:r>
          <w:r w:rsidR="008B4A5D">
            <w:rPr>
              <w:rFonts w:cs="Times New Roman"/>
              <w:szCs w:val="24"/>
            </w:rPr>
            <w:fldChar w:fldCharType="end"/>
          </w:r>
        </w:sdtContent>
      </w:sdt>
      <w:r w:rsidR="004D253A">
        <w:rPr>
          <w:rFonts w:cs="Times New Roman"/>
          <w:szCs w:val="24"/>
        </w:rPr>
        <w:t>.</w:t>
      </w:r>
    </w:p>
    <w:p w14:paraId="2F27E4A6" w14:textId="77777777" w:rsidR="007A6667" w:rsidRDefault="007A6667" w:rsidP="007A6667">
      <w:pPr>
        <w:rPr>
          <w:rFonts w:cs="Times New Roman"/>
          <w:szCs w:val="24"/>
        </w:rPr>
      </w:pPr>
    </w:p>
    <w:p w14:paraId="287B8814" w14:textId="77777777" w:rsidR="007A6667" w:rsidRPr="00C91C48" w:rsidRDefault="007A6667" w:rsidP="007A6667">
      <w:pPr>
        <w:pStyle w:val="Heading2"/>
        <w:numPr>
          <w:ilvl w:val="1"/>
          <w:numId w:val="20"/>
        </w:numPr>
        <w:ind w:left="851" w:hanging="851"/>
      </w:pPr>
      <w:bookmarkStart w:id="55" w:name="_Toc60696828"/>
      <w:r>
        <w:t>Pemrograman Web</w:t>
      </w:r>
      <w:bookmarkEnd w:id="55"/>
    </w:p>
    <w:p w14:paraId="1A684069" w14:textId="77777777" w:rsidR="004D253A" w:rsidRDefault="004D253A" w:rsidP="004D253A">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26201D97" w14:textId="77E15434" w:rsidR="007A6667" w:rsidRPr="004D253A" w:rsidRDefault="007A6667" w:rsidP="004D253A">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391BF7C8" w14:textId="77777777" w:rsidR="007A6667" w:rsidRPr="0020740F" w:rsidRDefault="007A6667" w:rsidP="007A6667">
      <w:pPr>
        <w:pStyle w:val="Heading3"/>
        <w:numPr>
          <w:ilvl w:val="2"/>
          <w:numId w:val="20"/>
        </w:numPr>
        <w:ind w:left="851" w:hanging="851"/>
        <w:jc w:val="left"/>
        <w:rPr>
          <w:rStyle w:val="eop"/>
          <w:rFonts w:cs="Times New Roman"/>
        </w:rPr>
      </w:pPr>
      <w:bookmarkStart w:id="56" w:name="_Toc60696829"/>
      <w:r>
        <w:rPr>
          <w:rStyle w:val="normaltextrun"/>
          <w:bCs/>
          <w:lang w:val="id-ID"/>
        </w:rPr>
        <w:lastRenderedPageBreak/>
        <w:t>Bahasa Pemrograman Web</w:t>
      </w:r>
      <w:bookmarkEnd w:id="56"/>
      <w:r>
        <w:rPr>
          <w:rStyle w:val="eop"/>
          <w:bCs/>
        </w:rPr>
        <w:t> </w:t>
      </w:r>
    </w:p>
    <w:p w14:paraId="0BD84D99" w14:textId="438E6788" w:rsidR="004D253A" w:rsidRPr="004D253A" w:rsidRDefault="004D253A" w:rsidP="004D253A">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00FD89E7" w14:textId="3AAA6DFA" w:rsidR="007A6667" w:rsidRPr="0020740F" w:rsidRDefault="004D253A" w:rsidP="004D253A">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sidR="008B4A5D">
        <w:rPr>
          <w:rStyle w:val="normaltextrun"/>
          <w:rFonts w:cs="Times New Roman"/>
        </w:rPr>
        <w:t>lainnya</w:t>
      </w:r>
      <w:r w:rsidR="00605E2C">
        <w:rPr>
          <w:rStyle w:val="normaltextrun"/>
          <w:rFonts w:cs="Times New Roman"/>
        </w:rPr>
        <w:t xml:space="preserve"> </w:t>
      </w:r>
      <w:sdt>
        <w:sdtPr>
          <w:rPr>
            <w:rStyle w:val="normaltextrun"/>
            <w:rFonts w:cs="Times New Roman"/>
          </w:rPr>
          <w:id w:val="-905290859"/>
          <w:citation/>
        </w:sdtPr>
        <w:sdtContent>
          <w:r w:rsidR="00605E2C">
            <w:rPr>
              <w:rStyle w:val="normaltextrun"/>
              <w:rFonts w:cs="Times New Roman"/>
            </w:rPr>
            <w:fldChar w:fldCharType="begin"/>
          </w:r>
          <w:r w:rsidR="00605E2C">
            <w:rPr>
              <w:rStyle w:val="normaltextrun"/>
              <w:rFonts w:cs="Times New Roman"/>
            </w:rPr>
            <w:instrText xml:space="preserve">CITATION Ver18 \l 1033 </w:instrText>
          </w:r>
          <w:r w:rsidR="00605E2C">
            <w:rPr>
              <w:rStyle w:val="normaltextrun"/>
              <w:rFonts w:cs="Times New Roman"/>
            </w:rPr>
            <w:fldChar w:fldCharType="separate"/>
          </w:r>
          <w:r w:rsidR="008B4A5D" w:rsidRPr="008B4A5D">
            <w:rPr>
              <w:rFonts w:cs="Times New Roman"/>
              <w:noProof/>
            </w:rPr>
            <w:t>(Setyaningrum, 2018)</w:t>
          </w:r>
          <w:r w:rsidR="00605E2C">
            <w:rPr>
              <w:rStyle w:val="normaltextrun"/>
              <w:rFonts w:cs="Times New Roman"/>
            </w:rPr>
            <w:fldChar w:fldCharType="end"/>
          </w:r>
        </w:sdtContent>
      </w:sdt>
      <w:r w:rsidR="007A6667" w:rsidRPr="0020740F">
        <w:rPr>
          <w:rStyle w:val="normaltextrun"/>
          <w:rFonts w:cs="Times New Roman"/>
        </w:rPr>
        <w:t>. </w:t>
      </w:r>
      <w:r w:rsidR="007A6667" w:rsidRPr="0020740F">
        <w:rPr>
          <w:rStyle w:val="eop"/>
          <w:rFonts w:cs="Times New Roman"/>
          <w:szCs w:val="24"/>
        </w:rPr>
        <w:t> </w:t>
      </w:r>
    </w:p>
    <w:p w14:paraId="19A01905" w14:textId="77777777" w:rsidR="007A6667" w:rsidRPr="00C91C48" w:rsidRDefault="007A6667" w:rsidP="007A6667"/>
    <w:p w14:paraId="2DEC8DD7" w14:textId="77777777" w:rsidR="007A6667" w:rsidRDefault="007A6667" w:rsidP="007A6667">
      <w:pPr>
        <w:pStyle w:val="Heading2"/>
        <w:numPr>
          <w:ilvl w:val="1"/>
          <w:numId w:val="20"/>
        </w:numPr>
        <w:ind w:left="851" w:hanging="851"/>
        <w:jc w:val="left"/>
        <w:rPr>
          <w:lang w:val="id-ID"/>
        </w:rPr>
      </w:pPr>
      <w:bookmarkStart w:id="57" w:name="_Toc60696830"/>
      <w:r>
        <w:t>Konsep MVC</w:t>
      </w:r>
      <w:bookmarkEnd w:id="57"/>
      <w:r w:rsidRPr="00462BB2">
        <w:rPr>
          <w:lang w:val="id-ID"/>
        </w:rPr>
        <w:t xml:space="preserve"> </w:t>
      </w:r>
    </w:p>
    <w:p w14:paraId="670A38D9" w14:textId="5C44C026" w:rsidR="007A6667" w:rsidRPr="007E292F" w:rsidRDefault="007A6667" w:rsidP="007A6667">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dan model</w:t>
      </w:r>
      <w:r w:rsidR="008B4A5D">
        <w:rPr>
          <w:rFonts w:cs="Times New Roman"/>
          <w:szCs w:val="24"/>
        </w:rPr>
        <w:t xml:space="preserve"> </w:t>
      </w:r>
      <w:sdt>
        <w:sdtPr>
          <w:rPr>
            <w:rFonts w:cs="Times New Roman"/>
            <w:szCs w:val="24"/>
          </w:rPr>
          <w:id w:val="-127315785"/>
          <w:citation/>
        </w:sdtPr>
        <w:sdtContent>
          <w:r w:rsidR="008B4A5D">
            <w:rPr>
              <w:rFonts w:cs="Times New Roman"/>
              <w:szCs w:val="24"/>
            </w:rPr>
            <w:fldChar w:fldCharType="begin"/>
          </w:r>
          <w:r w:rsidR="008B4A5D">
            <w:rPr>
              <w:rFonts w:cs="Times New Roman"/>
              <w:szCs w:val="24"/>
            </w:rPr>
            <w:instrText xml:space="preserve"> CITATION Sim16 \l 1033 </w:instrText>
          </w:r>
          <w:r w:rsidR="008B4A5D">
            <w:rPr>
              <w:rFonts w:cs="Times New Roman"/>
              <w:szCs w:val="24"/>
            </w:rPr>
            <w:fldChar w:fldCharType="separate"/>
          </w:r>
          <w:r w:rsidR="008B4A5D" w:rsidRPr="008B4A5D">
            <w:rPr>
              <w:rFonts w:cs="Times New Roman"/>
              <w:noProof/>
              <w:szCs w:val="24"/>
            </w:rPr>
            <w:t>(Simanjuntak &amp; Kasnady, 2016)</w:t>
          </w:r>
          <w:r w:rsidR="008B4A5D">
            <w:rPr>
              <w:rFonts w:cs="Times New Roman"/>
              <w:szCs w:val="24"/>
            </w:rPr>
            <w:fldChar w:fldCharType="end"/>
          </w:r>
        </w:sdtContent>
      </w:sdt>
      <w:r>
        <w:rPr>
          <w:rFonts w:cs="Times New Roman"/>
          <w:szCs w:val="24"/>
        </w:rPr>
        <w:t xml:space="preserve">. Berikut penjelasan lebih lanjut mengenai 3 modul </w:t>
      </w:r>
      <w:proofErr w:type="gramStart"/>
      <w:r>
        <w:rPr>
          <w:rFonts w:cs="Times New Roman"/>
          <w:szCs w:val="24"/>
        </w:rPr>
        <w:t>diatas :</w:t>
      </w:r>
      <w:proofErr w:type="gramEnd"/>
      <w:r>
        <w:rPr>
          <w:rFonts w:cs="Times New Roman"/>
          <w:szCs w:val="24"/>
        </w:rPr>
        <w:t xml:space="preserve"> </w:t>
      </w:r>
    </w:p>
    <w:p w14:paraId="0E33C6D2" w14:textId="77777777" w:rsidR="007A6667" w:rsidRDefault="007A6667" w:rsidP="007A6667">
      <w:pPr>
        <w:pStyle w:val="Heading3"/>
        <w:numPr>
          <w:ilvl w:val="2"/>
          <w:numId w:val="20"/>
        </w:numPr>
        <w:ind w:left="851" w:hanging="851"/>
        <w:jc w:val="left"/>
        <w:rPr>
          <w:b w:val="0"/>
        </w:rPr>
      </w:pPr>
      <w:bookmarkStart w:id="58" w:name="_Toc60696831"/>
      <w:r w:rsidRPr="00020B33">
        <w:t>Model</w:t>
      </w:r>
      <w:bookmarkEnd w:id="58"/>
    </w:p>
    <w:p w14:paraId="735F2A52" w14:textId="77777777" w:rsidR="007A6667" w:rsidRDefault="007A6667" w:rsidP="007A6667">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24E7894C" w14:textId="77777777" w:rsidR="007A6667" w:rsidRPr="00E9118F" w:rsidRDefault="007A6667" w:rsidP="007A6667">
      <w:pPr>
        <w:ind w:firstLine="720"/>
        <w:rPr>
          <w:rFonts w:cs="Times New Roman"/>
          <w:szCs w:val="24"/>
        </w:rPr>
      </w:pPr>
    </w:p>
    <w:p w14:paraId="618AE5AD" w14:textId="77777777" w:rsidR="007A6667" w:rsidRPr="00020B33" w:rsidRDefault="007A6667" w:rsidP="007A6667">
      <w:pPr>
        <w:pStyle w:val="Heading3"/>
        <w:numPr>
          <w:ilvl w:val="2"/>
          <w:numId w:val="20"/>
        </w:numPr>
        <w:spacing w:before="0"/>
        <w:ind w:left="851" w:hanging="851"/>
        <w:jc w:val="left"/>
        <w:rPr>
          <w:b w:val="0"/>
        </w:rPr>
      </w:pPr>
      <w:bookmarkStart w:id="59" w:name="_Toc60696832"/>
      <w:r w:rsidRPr="00020B33">
        <w:lastRenderedPageBreak/>
        <w:t>View</w:t>
      </w:r>
      <w:bookmarkEnd w:id="59"/>
    </w:p>
    <w:p w14:paraId="2899F91D" w14:textId="77777777" w:rsidR="007A6667" w:rsidRDefault="007A6667" w:rsidP="007A6667">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35F68A27" w14:textId="77777777" w:rsidR="007A6667" w:rsidRPr="00B70407" w:rsidRDefault="007A6667" w:rsidP="007A6667">
      <w:pPr>
        <w:ind w:firstLine="720"/>
        <w:rPr>
          <w:rFonts w:cs="Times New Roman"/>
          <w:szCs w:val="24"/>
        </w:rPr>
      </w:pPr>
    </w:p>
    <w:p w14:paraId="4E1ED1FC" w14:textId="77777777" w:rsidR="007A6667" w:rsidRPr="00020B33" w:rsidRDefault="007A6667" w:rsidP="007A6667">
      <w:pPr>
        <w:pStyle w:val="Heading3"/>
        <w:numPr>
          <w:ilvl w:val="2"/>
          <w:numId w:val="20"/>
        </w:numPr>
        <w:ind w:left="851" w:hanging="851"/>
        <w:jc w:val="left"/>
        <w:rPr>
          <w:b w:val="0"/>
        </w:rPr>
      </w:pPr>
      <w:bookmarkStart w:id="60" w:name="_Toc60696833"/>
      <w:r w:rsidRPr="00020B33">
        <w:t>Controller</w:t>
      </w:r>
      <w:bookmarkEnd w:id="60"/>
    </w:p>
    <w:p w14:paraId="0F6A85E5" w14:textId="77777777" w:rsidR="007A6667" w:rsidRDefault="007A6667" w:rsidP="007A6667">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049F5166" w14:textId="77777777" w:rsidR="007A6667" w:rsidRPr="001A2E92" w:rsidRDefault="007A6667" w:rsidP="007A6667">
      <w:pPr>
        <w:ind w:firstLine="720"/>
        <w:rPr>
          <w:rFonts w:cs="Times New Roman"/>
          <w:szCs w:val="24"/>
          <w:lang w:val="id-ID"/>
        </w:rPr>
      </w:pPr>
    </w:p>
    <w:p w14:paraId="6F027A29" w14:textId="77777777" w:rsidR="007A6667" w:rsidRDefault="007A6667" w:rsidP="007A6667">
      <w:pPr>
        <w:pStyle w:val="Heading2"/>
        <w:numPr>
          <w:ilvl w:val="1"/>
          <w:numId w:val="20"/>
        </w:numPr>
        <w:ind w:left="851" w:hanging="851"/>
        <w:jc w:val="left"/>
      </w:pPr>
      <w:bookmarkStart w:id="61" w:name="_Toc60696834"/>
      <w:r>
        <w:t>Framework</w:t>
      </w:r>
      <w:bookmarkEnd w:id="61"/>
      <w:r w:rsidRPr="00462BB2">
        <w:rPr>
          <w:lang w:val="id-ID"/>
        </w:rPr>
        <w:t xml:space="preserve"> </w:t>
      </w:r>
    </w:p>
    <w:p w14:paraId="4D157B5E" w14:textId="78B0AEF1" w:rsidR="007A6667" w:rsidRPr="005D696A" w:rsidRDefault="007A6667" w:rsidP="007A6667">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sidR="008B4A5D">
        <w:rPr>
          <w:rFonts w:cs="Times New Roman"/>
          <w:i/>
          <w:szCs w:val="24"/>
        </w:rPr>
        <w:t xml:space="preserve"> </w:t>
      </w:r>
      <w:sdt>
        <w:sdtPr>
          <w:rPr>
            <w:rFonts w:cs="Times New Roman"/>
            <w:i/>
            <w:szCs w:val="24"/>
          </w:rPr>
          <w:id w:val="854930329"/>
          <w:citation/>
        </w:sdtPr>
        <w:sdtContent>
          <w:r w:rsidR="008B4A5D">
            <w:rPr>
              <w:rFonts w:cs="Times New Roman"/>
              <w:i/>
              <w:szCs w:val="24"/>
            </w:rPr>
            <w:fldChar w:fldCharType="begin"/>
          </w:r>
          <w:r w:rsidR="008B4A5D">
            <w:rPr>
              <w:rFonts w:cs="Times New Roman"/>
              <w:i/>
              <w:szCs w:val="24"/>
            </w:rPr>
            <w:instrText xml:space="preserve"> CITATION Bas10 \l 1033 </w:instrText>
          </w:r>
          <w:r w:rsidR="008B4A5D">
            <w:rPr>
              <w:rFonts w:cs="Times New Roman"/>
              <w:i/>
              <w:szCs w:val="24"/>
            </w:rPr>
            <w:fldChar w:fldCharType="separate"/>
          </w:r>
          <w:r w:rsidR="008B4A5D" w:rsidRPr="008B4A5D">
            <w:rPr>
              <w:rFonts w:cs="Times New Roman"/>
              <w:noProof/>
              <w:szCs w:val="24"/>
            </w:rPr>
            <w:t>(Basuki, 2010)</w:t>
          </w:r>
          <w:r w:rsidR="008B4A5D">
            <w:rPr>
              <w:rFonts w:cs="Times New Roman"/>
              <w:i/>
              <w:szCs w:val="24"/>
            </w:rPr>
            <w:fldChar w:fldCharType="end"/>
          </w:r>
        </w:sdtContent>
      </w:sdt>
      <w:r>
        <w:rPr>
          <w:rFonts w:cs="Times New Roman"/>
          <w:szCs w:val="24"/>
        </w:rPr>
        <w:t xml:space="preserve">. </w:t>
      </w:r>
    </w:p>
    <w:p w14:paraId="4C2AA462" w14:textId="77777777" w:rsidR="007A6667" w:rsidRPr="005D696A" w:rsidRDefault="007A6667" w:rsidP="007A6667">
      <w:pPr>
        <w:pStyle w:val="Heading3"/>
        <w:numPr>
          <w:ilvl w:val="2"/>
          <w:numId w:val="20"/>
        </w:numPr>
        <w:tabs>
          <w:tab w:val="left" w:pos="1350"/>
        </w:tabs>
        <w:ind w:left="851" w:hanging="851"/>
        <w:jc w:val="left"/>
        <w:rPr>
          <w:rFonts w:cs="Times New Roman"/>
          <w:b w:val="0"/>
        </w:rPr>
      </w:pPr>
      <w:bookmarkStart w:id="62" w:name="_Toc60696835"/>
      <w:r w:rsidRPr="005D696A">
        <w:rPr>
          <w:rFonts w:cs="Times New Roman"/>
        </w:rPr>
        <w:t>Framework</w:t>
      </w:r>
      <w:r w:rsidRPr="005D696A">
        <w:rPr>
          <w:rFonts w:cs="Times New Roman"/>
          <w:lang w:val="id-ID"/>
        </w:rPr>
        <w:t xml:space="preserve"> </w:t>
      </w:r>
      <w:r w:rsidRPr="005D696A">
        <w:rPr>
          <w:rFonts w:cs="Times New Roman"/>
        </w:rPr>
        <w:t>CodeIgniter</w:t>
      </w:r>
      <w:bookmarkEnd w:id="62"/>
    </w:p>
    <w:p w14:paraId="1AF11846" w14:textId="77777777" w:rsidR="007A6667" w:rsidRDefault="007A6667" w:rsidP="007A6667">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w:t>
      </w:r>
      <w:r>
        <w:rPr>
          <w:rFonts w:cs="Times New Roman"/>
          <w:szCs w:val="24"/>
        </w:rPr>
        <w:lastRenderedPageBreak/>
        <w:t xml:space="preserve">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2E3CF2A6" w14:textId="77777777" w:rsidR="007A6667" w:rsidRDefault="007A6667" w:rsidP="007A6667">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73358D23" w14:textId="77777777" w:rsidR="007A6667" w:rsidRDefault="007A6667" w:rsidP="007A6667">
      <w:pPr>
        <w:pStyle w:val="ListParagraph"/>
        <w:numPr>
          <w:ilvl w:val="0"/>
          <w:numId w:val="21"/>
        </w:numPr>
        <w:spacing w:after="160"/>
        <w:ind w:left="851" w:hanging="851"/>
        <w:rPr>
          <w:rFonts w:cs="Times New Roman"/>
        </w:rPr>
      </w:pPr>
      <w:r>
        <w:rPr>
          <w:rFonts w:cs="Times New Roman"/>
        </w:rPr>
        <w:t>Menghilangkan dukungan PHP4 karena jika tetap digunakan maka CodeIgniter akan semakin ketinggalan dari segi fitur</w:t>
      </w:r>
    </w:p>
    <w:p w14:paraId="574BC291" w14:textId="76101D55" w:rsidR="007A6667" w:rsidRPr="007A6667" w:rsidRDefault="007A6667" w:rsidP="007A6667">
      <w:pPr>
        <w:pStyle w:val="ListParagraph"/>
        <w:numPr>
          <w:ilvl w:val="0"/>
          <w:numId w:val="21"/>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107409F3"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4EAE5783" w14:textId="77777777" w:rsidR="007A6667" w:rsidRDefault="007A6667" w:rsidP="007A6667">
      <w:pPr>
        <w:pStyle w:val="ListParagraph"/>
        <w:numPr>
          <w:ilvl w:val="0"/>
          <w:numId w:val="21"/>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11602B30"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316587D0" w14:textId="20BBFAC4" w:rsidR="007A6667" w:rsidRDefault="007A6667" w:rsidP="004D253A">
      <w:pPr>
        <w:pStyle w:val="ListParagraph"/>
        <w:numPr>
          <w:ilvl w:val="0"/>
          <w:numId w:val="21"/>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669003EC" w14:textId="77777777" w:rsidR="004D253A" w:rsidRPr="004D253A" w:rsidRDefault="004D253A" w:rsidP="004D253A">
      <w:pPr>
        <w:rPr>
          <w:rFonts w:cs="Times New Roman"/>
        </w:rPr>
      </w:pPr>
    </w:p>
    <w:tbl>
      <w:tblPr>
        <w:tblStyle w:val="TableGrid"/>
        <w:tblW w:w="0" w:type="auto"/>
        <w:tblLook w:val="04A0" w:firstRow="1" w:lastRow="0" w:firstColumn="1" w:lastColumn="0" w:noHBand="0" w:noVBand="1"/>
      </w:tblPr>
      <w:tblGrid>
        <w:gridCol w:w="8234"/>
      </w:tblGrid>
      <w:tr w:rsidR="007A6667" w14:paraId="74D063E9" w14:textId="77777777" w:rsidTr="00465ACC">
        <w:tc>
          <w:tcPr>
            <w:tcW w:w="8342" w:type="dxa"/>
          </w:tcPr>
          <w:p w14:paraId="1F17F2F5" w14:textId="77777777" w:rsidR="007A6667" w:rsidRDefault="007A6667" w:rsidP="007A6667">
            <w:pPr>
              <w:keepNext/>
              <w:spacing w:before="120"/>
              <w:jc w:val="center"/>
              <w:rPr>
                <w:rFonts w:cs="Times New Roman"/>
                <w:szCs w:val="24"/>
              </w:rPr>
            </w:pPr>
            <w:r>
              <w:rPr>
                <w:noProof/>
              </w:rPr>
              <w:drawing>
                <wp:inline distT="0" distB="0" distL="0" distR="0" wp14:anchorId="7366C1AC" wp14:editId="3AF1C611">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95E9B6" w14:textId="02ACA45E" w:rsidR="007A6667" w:rsidRPr="003D213B" w:rsidRDefault="007A6667" w:rsidP="007A6667">
      <w:pPr>
        <w:pStyle w:val="Caption"/>
        <w:rPr>
          <w:rFonts w:cs="Times New Roman"/>
          <w:i/>
          <w:szCs w:val="20"/>
        </w:rPr>
      </w:pPr>
      <w:bookmarkStart w:id="63" w:name="_Toc60697066"/>
      <w:r>
        <w:t xml:space="preserve">Gambar 2. </w:t>
      </w:r>
      <w:r w:rsidR="0053187C">
        <w:rPr>
          <w:noProof/>
        </w:rPr>
        <w:fldChar w:fldCharType="begin"/>
      </w:r>
      <w:r w:rsidR="0053187C">
        <w:rPr>
          <w:noProof/>
        </w:rPr>
        <w:instrText xml:space="preserve"> SEQ Gambar_2. \* ARABIC </w:instrText>
      </w:r>
      <w:r w:rsidR="0053187C">
        <w:rPr>
          <w:noProof/>
        </w:rPr>
        <w:fldChar w:fldCharType="separate"/>
      </w:r>
      <w:r>
        <w:rPr>
          <w:noProof/>
        </w:rPr>
        <w:t>3</w:t>
      </w:r>
      <w:r w:rsidR="0053187C">
        <w:rPr>
          <w:noProof/>
        </w:rPr>
        <w:fldChar w:fldCharType="end"/>
      </w:r>
      <w:r w:rsidRPr="003D213B">
        <w:rPr>
          <w:rFonts w:cs="Times New Roman"/>
          <w:szCs w:val="20"/>
        </w:rPr>
        <w:t xml:space="preserve"> Perbandingan PHP Biasa dengan CodeIgniter</w:t>
      </w:r>
      <w:bookmarkEnd w:id="63"/>
    </w:p>
    <w:p w14:paraId="0733E5EE" w14:textId="59C0C481" w:rsidR="007A6667" w:rsidRDefault="007A6667" w:rsidP="007A6667">
      <w:pPr>
        <w:ind w:firstLine="851"/>
        <w:rPr>
          <w:rFonts w:cs="Times New Roman"/>
          <w:szCs w:val="24"/>
        </w:rPr>
      </w:pPr>
      <w:r>
        <w:rPr>
          <w:rFonts w:cs="Times New Roman"/>
          <w:szCs w:val="24"/>
        </w:rPr>
        <w:lastRenderedPageBreak/>
        <w:t xml:space="preserve">Gambar 2.3 merupakan perbandingan dari PHP biasa dengan CodeIgniter. Eksekusi PHP biasanya akan me-load semua library dan fungsi yang dibutuhkan kemudian digabungkan ke dalam HTML untuk dieksekusi oleh PHP. </w:t>
      </w:r>
    </w:p>
    <w:p w14:paraId="7AB6F1FF" w14:textId="77777777" w:rsidR="007A6667" w:rsidRDefault="007A6667" w:rsidP="007A6667">
      <w:pPr>
        <w:pStyle w:val="Heading2"/>
        <w:numPr>
          <w:ilvl w:val="1"/>
          <w:numId w:val="20"/>
        </w:numPr>
        <w:ind w:left="851" w:hanging="851"/>
        <w:jc w:val="left"/>
      </w:pPr>
      <w:bookmarkStart w:id="64" w:name="_Toc60696836"/>
      <w:r>
        <w:t>PHP</w:t>
      </w:r>
      <w:bookmarkEnd w:id="64"/>
    </w:p>
    <w:p w14:paraId="46D75018" w14:textId="4AB2BC6C" w:rsidR="007A6667" w:rsidRDefault="007A6667" w:rsidP="007A6667">
      <w:pPr>
        <w:ind w:firstLine="851"/>
        <w:rPr>
          <w:rFonts w:cs="Times New Roman"/>
          <w:szCs w:val="24"/>
        </w:rPr>
      </w:pPr>
      <w:r w:rsidRPr="00510881">
        <w:rPr>
          <w:rFonts w:cs="Times New Roman"/>
          <w:i/>
          <w:szCs w:val="24"/>
        </w:rPr>
        <w:t>Hypertext Preprocessor</w:t>
      </w:r>
      <w:r w:rsidRPr="00510881">
        <w:rPr>
          <w:rFonts w:cs="Times New Roman"/>
          <w:szCs w:val="24"/>
        </w:rPr>
        <w:t xml:space="preserve"> adalah sebuah Bahasa pemograman di sisi server. </w:t>
      </w:r>
      <w:r>
        <w:rPr>
          <w:rFonts w:cs="Times New Roman"/>
          <w:szCs w:val="24"/>
        </w:rPr>
        <w:t>PHP</w:t>
      </w:r>
      <w:r w:rsidRPr="00510881">
        <w:rPr>
          <w:rFonts w:cs="Times New Roman"/>
          <w:szCs w:val="24"/>
        </w:rPr>
        <w:t xml:space="preserve"> merupakan bahasa script yang dijalankan </w:t>
      </w:r>
      <w:r>
        <w:rPr>
          <w:rFonts w:cs="Times New Roman"/>
          <w:szCs w:val="24"/>
        </w:rPr>
        <w:t>pada sisi server (SSS</w:t>
      </w:r>
      <w:r w:rsidRPr="00510881">
        <w:rPr>
          <w:rFonts w:cs="Times New Roman"/>
          <w:szCs w:val="24"/>
        </w:rPr>
        <w:t xml:space="preserve">: </w:t>
      </w:r>
      <w:r w:rsidRPr="00510881">
        <w:rPr>
          <w:rFonts w:cs="Times New Roman"/>
          <w:i/>
          <w:szCs w:val="24"/>
        </w:rPr>
        <w:t>Server Side Scripting</w:t>
      </w:r>
      <w:r w:rsidRPr="00510881">
        <w:rPr>
          <w:rFonts w:cs="Times New Roman"/>
          <w:szCs w:val="24"/>
        </w:rPr>
        <w:t xml:space="preserve">). </w:t>
      </w:r>
      <w:r w:rsidRPr="00510881">
        <w:rPr>
          <w:rFonts w:cs="Times New Roman"/>
          <w:i/>
          <w:szCs w:val="24"/>
        </w:rPr>
        <w:t>Database</w:t>
      </w:r>
      <w:r>
        <w:rPr>
          <w:rFonts w:cs="Times New Roman"/>
          <w:szCs w:val="24"/>
        </w:rPr>
        <w:t xml:space="preserve"> yang didukung PHP antara lain</w:t>
      </w:r>
      <w:r w:rsidRPr="00510881">
        <w:rPr>
          <w:rFonts w:cs="Times New Roman"/>
          <w:szCs w:val="24"/>
        </w:rPr>
        <w:t xml:space="preserve">: MySQL, Informix, Oracle, Sybase, Solid, PostgreSQL, Generic ODBC. PHP adalah </w:t>
      </w:r>
      <w:r w:rsidRPr="00510881">
        <w:rPr>
          <w:rFonts w:cs="Times New Roman"/>
          <w:i/>
          <w:szCs w:val="24"/>
        </w:rPr>
        <w:t>software</w:t>
      </w:r>
      <w:r w:rsidRPr="00510881">
        <w:rPr>
          <w:rFonts w:cs="Times New Roman"/>
          <w:szCs w:val="24"/>
        </w:rPr>
        <w:t xml:space="preserve"> </w:t>
      </w:r>
      <w:r w:rsidRPr="00510881">
        <w:rPr>
          <w:rFonts w:cs="Times New Roman"/>
          <w:i/>
          <w:szCs w:val="24"/>
        </w:rPr>
        <w:t>Open</w:t>
      </w:r>
      <w:r w:rsidRPr="00510881">
        <w:rPr>
          <w:rFonts w:cs="Times New Roman"/>
          <w:szCs w:val="24"/>
        </w:rPr>
        <w:t xml:space="preserve"> </w:t>
      </w:r>
      <w:r w:rsidRPr="00510881">
        <w:rPr>
          <w:rFonts w:cs="Times New Roman"/>
          <w:i/>
          <w:szCs w:val="24"/>
        </w:rPr>
        <w:t>Source</w:t>
      </w:r>
      <w:r w:rsidRPr="00510881">
        <w:rPr>
          <w:rFonts w:cs="Times New Roman"/>
          <w:szCs w:val="24"/>
        </w:rPr>
        <w:t xml:space="preserve">, bebas untuk diunduh dan digunakan. </w:t>
      </w:r>
      <w:r w:rsidRPr="00510881">
        <w:rPr>
          <w:rFonts w:cs="Times New Roman"/>
          <w:i/>
          <w:szCs w:val="24"/>
        </w:rPr>
        <w:t>File</w:t>
      </w:r>
      <w:r w:rsidRPr="00510881">
        <w:rPr>
          <w:rFonts w:cs="Times New Roman"/>
          <w:szCs w:val="24"/>
        </w:rPr>
        <w:t xml:space="preserve"> PHP dapat berisi teks, tag HTML, dan </w:t>
      </w:r>
      <w:r w:rsidRPr="00510881">
        <w:rPr>
          <w:rFonts w:cs="Times New Roman"/>
          <w:i/>
          <w:szCs w:val="24"/>
        </w:rPr>
        <w:t>Script</w:t>
      </w:r>
      <w:r w:rsidRPr="00510881">
        <w:rPr>
          <w:rFonts w:cs="Times New Roman"/>
          <w:szCs w:val="24"/>
        </w:rPr>
        <w:t xml:space="preserve">. File PHP dikembalikan ke </w:t>
      </w:r>
      <w:r w:rsidRPr="00510881">
        <w:rPr>
          <w:rFonts w:cs="Times New Roman"/>
          <w:i/>
          <w:szCs w:val="24"/>
        </w:rPr>
        <w:t>browser</w:t>
      </w:r>
      <w:r w:rsidRPr="00510881">
        <w:rPr>
          <w:rFonts w:cs="Times New Roman"/>
          <w:szCs w:val="24"/>
        </w:rPr>
        <w:t xml:space="preserve"> dalam bentuk plain HTML. File PHP dapat berekstensi .php, .php3, atau .phtml.</w:t>
      </w:r>
      <w:r>
        <w:rPr>
          <w:rFonts w:cs="Times New Roman"/>
          <w:szCs w:val="24"/>
        </w:rPr>
        <w:t xml:space="preserve"> </w:t>
      </w:r>
    </w:p>
    <w:p w14:paraId="4BF3E1FB" w14:textId="77777777" w:rsidR="00F74353" w:rsidRDefault="007A6667" w:rsidP="00F74353">
      <w:pPr>
        <w:ind w:firstLine="851"/>
        <w:rPr>
          <w:rFonts w:cs="Times New Roman"/>
          <w:szCs w:val="24"/>
        </w:rPr>
      </w:pPr>
      <w:r w:rsidRPr="00510881">
        <w:rPr>
          <w:rFonts w:cs="Times New Roman"/>
          <w:szCs w:val="24"/>
        </w:rPr>
        <w:t>Kelebihan PHP</w:t>
      </w:r>
      <w:r>
        <w:rPr>
          <w:rFonts w:cs="Times New Roman"/>
          <w:szCs w:val="24"/>
        </w:rPr>
        <w:t xml:space="preserve"> sebagai bahasa script adalah </w:t>
      </w:r>
      <w:r w:rsidRPr="00510881">
        <w:rPr>
          <w:rFonts w:cs="Times New Roman"/>
          <w:szCs w:val="24"/>
        </w:rPr>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rsidR="004D253A">
        <w:rPr>
          <w:rFonts w:cs="Times New Roman"/>
          <w:szCs w:val="24"/>
        </w:rPr>
        <w:t>.</w:t>
      </w:r>
    </w:p>
    <w:p w14:paraId="0A6047F0" w14:textId="216ECAA2" w:rsidR="00F74353" w:rsidRDefault="00F74353" w:rsidP="00F74353">
      <w:pPr>
        <w:rPr>
          <w:rFonts w:cs="Times New Roman"/>
          <w:szCs w:val="24"/>
        </w:rPr>
      </w:pPr>
    </w:p>
    <w:p w14:paraId="32607DD2" w14:textId="77777777" w:rsidR="00F74353" w:rsidRDefault="00F74353">
      <w:pPr>
        <w:spacing w:after="160" w:line="259" w:lineRule="auto"/>
        <w:jc w:val="left"/>
        <w:rPr>
          <w:rFonts w:cs="Times New Roman"/>
          <w:szCs w:val="24"/>
        </w:rPr>
      </w:pPr>
      <w:r>
        <w:rPr>
          <w:rFonts w:cs="Times New Roman"/>
          <w:szCs w:val="24"/>
        </w:rPr>
        <w:br w:type="page"/>
      </w:r>
    </w:p>
    <w:p w14:paraId="32D4A658" w14:textId="77777777" w:rsidR="005D2B66" w:rsidRDefault="005D2B66" w:rsidP="00F74353">
      <w:pPr>
        <w:pStyle w:val="Heading1"/>
        <w:sectPr w:rsidR="005D2B66" w:rsidSect="00556435">
          <w:headerReference w:type="default" r:id="rId19"/>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r>
        <w:lastRenderedPageBreak/>
        <w:t>BAB IV</w:t>
      </w:r>
      <w:r>
        <w:br/>
      </w:r>
      <w:r w:rsidRPr="00766FB3">
        <w:t>METODOLOGI MAGANG INDUSTRI TI</w:t>
      </w:r>
    </w:p>
    <w:p w14:paraId="273B1A5B" w14:textId="77D494F2" w:rsidR="00F74353" w:rsidRPr="00F74353" w:rsidRDefault="00F74353" w:rsidP="00F74353">
      <w:pPr>
        <w:rPr>
          <w:rFonts w:cs="Times New Roman"/>
          <w:szCs w:val="24"/>
          <w:lang w:val="id-ID"/>
        </w:rPr>
      </w:pPr>
    </w:p>
    <w:p w14:paraId="331FD17E" w14:textId="77777777" w:rsidR="00F74353" w:rsidRDefault="00F74353">
      <w:pPr>
        <w:spacing w:after="160" w:line="259" w:lineRule="auto"/>
        <w:jc w:val="left"/>
        <w:rPr>
          <w:rFonts w:cs="Times New Roman"/>
          <w:szCs w:val="24"/>
        </w:rPr>
      </w:pPr>
      <w:r>
        <w:rPr>
          <w:rFonts w:cs="Times New Roman"/>
          <w:szCs w:val="24"/>
        </w:rPr>
        <w:br w:type="page"/>
      </w:r>
    </w:p>
    <w:p w14:paraId="126D1285" w14:textId="77777777" w:rsidR="005D2B66" w:rsidRDefault="005D2B66" w:rsidP="00E525BA">
      <w:pPr>
        <w:pStyle w:val="Heading1"/>
        <w:sectPr w:rsidR="005D2B66" w:rsidSect="00556435">
          <w:pgSz w:w="11906" w:h="16838" w:code="9"/>
          <w:pgMar w:top="1872" w:right="1872" w:bottom="1872" w:left="2016" w:header="567" w:footer="567" w:gutter="0"/>
          <w:cols w:space="720"/>
          <w:titlePg/>
          <w:docGrid w:linePitch="360"/>
        </w:sectPr>
      </w:pPr>
      <w:bookmarkStart w:id="65" w:name="_Toc60696837"/>
    </w:p>
    <w:p w14:paraId="7AC1FE91" w14:textId="22FE576F" w:rsidR="00E525BA" w:rsidRDefault="00FC4216" w:rsidP="00E525BA">
      <w:pPr>
        <w:pStyle w:val="Heading1"/>
      </w:pPr>
      <w:r>
        <w:lastRenderedPageBreak/>
        <w:t xml:space="preserve">BAB </w:t>
      </w:r>
      <w:r w:rsidR="00F74353">
        <w:rPr>
          <w:lang w:val="id-ID"/>
        </w:rPr>
        <w:t>V</w:t>
      </w:r>
      <w:r w:rsidR="007A6667">
        <w:br/>
        <w:t>HASIL DAN PEMBAHASAN</w:t>
      </w:r>
      <w:bookmarkEnd w:id="65"/>
    </w:p>
    <w:p w14:paraId="2B045003" w14:textId="77777777" w:rsidR="00037785" w:rsidRPr="00037785" w:rsidRDefault="00037785" w:rsidP="00037785">
      <w:pPr>
        <w:spacing w:line="480" w:lineRule="auto"/>
      </w:pPr>
    </w:p>
    <w:p w14:paraId="63B89400" w14:textId="2FE4DB2F" w:rsidR="00E525BA" w:rsidRPr="00E525BA" w:rsidRDefault="00357495" w:rsidP="00E525BA">
      <w:r>
        <w:tab/>
        <w:t xml:space="preserve">Bab III akan menjelaskan tentang hasil dan pembahasan dari projek yang dikerjakan di Dinas Komunikasi Dan Informatika Kabupaten Gianyar. Projek yang dibuat adalah aplikasi </w:t>
      </w:r>
      <w:proofErr w:type="gramStart"/>
      <w:r>
        <w:t>SIDILAN(</w:t>
      </w:r>
      <w:proofErr w:type="gramEnd"/>
      <w:r>
        <w:t>Sistem Informasi Digital Melayani) yang bertujuan untuk memudahkan masyarakat desa dalam melakukan pengajuan berkas-berkas catatan sipil.</w:t>
      </w:r>
    </w:p>
    <w:p w14:paraId="061C4637" w14:textId="5B33C642" w:rsidR="008654D1" w:rsidRDefault="00357495" w:rsidP="00357495">
      <w:pPr>
        <w:pStyle w:val="Heading2"/>
        <w:numPr>
          <w:ilvl w:val="0"/>
          <w:numId w:val="28"/>
        </w:numPr>
        <w:ind w:left="851" w:hanging="851"/>
        <w:rPr>
          <w:rFonts w:eastAsia="Times New Roman" w:cs="Times New Roman"/>
          <w:szCs w:val="24"/>
        </w:rPr>
      </w:pPr>
      <w:r>
        <w:rPr>
          <w:rFonts w:eastAsia="Times New Roman" w:cs="Times New Roman"/>
          <w:szCs w:val="24"/>
        </w:rPr>
        <w:t>Modul Capil</w:t>
      </w:r>
    </w:p>
    <w:p w14:paraId="0F04F4AE" w14:textId="2DA6D47E" w:rsidR="009B5B8E" w:rsidRPr="009B5B8E" w:rsidRDefault="009B5B8E" w:rsidP="009B5B8E">
      <w:pPr>
        <w:ind w:firstLine="851"/>
      </w:pPr>
      <w:proofErr w:type="gramStart"/>
      <w:r>
        <w:t>Modul Capil adal</w:t>
      </w:r>
      <w:r w:rsidR="00D00BE5">
        <w:t>ah bagian sistem yang hanya bisa</w:t>
      </w:r>
      <w:r>
        <w:t xml:space="preserve"> di akses oleh petugas di Dinas Pencatatan Sipil.</w:t>
      </w:r>
      <w:proofErr w:type="gramEnd"/>
      <w:r>
        <w:t xml:space="preserve"> Jadi secara umum petugas capil dapat melihat pengajuan yang telah dibuat oleh masyarakat serta memberikan status proses pengajuan</w:t>
      </w:r>
    </w:p>
    <w:p w14:paraId="083DB96D" w14:textId="6AB72A1E" w:rsidR="007522D0" w:rsidRDefault="0057532D" w:rsidP="00357495">
      <w:pPr>
        <w:pStyle w:val="Heading3"/>
        <w:numPr>
          <w:ilvl w:val="0"/>
          <w:numId w:val="31"/>
        </w:numPr>
        <w:ind w:left="851" w:hanging="851"/>
        <w:rPr>
          <w:rFonts w:eastAsia="Times New Roman"/>
        </w:rPr>
      </w:pPr>
      <w:r>
        <w:rPr>
          <w:rFonts w:eastAsia="Times New Roman"/>
        </w:rPr>
        <w:t>Melihat Pengajuan</w:t>
      </w:r>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E56C9">
      <w:pPr>
        <w:pStyle w:val="ListParagraph"/>
        <w:numPr>
          <w:ilvl w:val="3"/>
          <w:numId w:val="3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w:t>
            </w:r>
            <w:r w:rsidRPr="00B43A4F">
              <w:rPr>
                <w:rFonts w:ascii="Courier New" w:hAnsi="Courier New" w:cs="Courier New"/>
                <w:sz w:val="20"/>
              </w:rPr>
              <w:lastRenderedPageBreak/>
              <w:t>'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lastRenderedPageBreak/>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B43A4F">
            <w:pPr>
              <w:keepNext/>
              <w:spacing w:line="240" w:lineRule="auto"/>
              <w:rPr>
                <w:rFonts w:ascii="Courier New" w:hAnsi="Courier New" w:cs="Courier New"/>
                <w:sz w:val="20"/>
              </w:rPr>
            </w:pPr>
            <w:r>
              <w:rPr>
                <w:rFonts w:ascii="Courier New" w:hAnsi="Courier New" w:cs="Courier New"/>
                <w:sz w:val="20"/>
              </w:rPr>
              <w:t>}</w:t>
            </w:r>
          </w:p>
        </w:tc>
      </w:tr>
    </w:tbl>
    <w:p w14:paraId="72605F89" w14:textId="16D77AA4" w:rsidR="00AD78A9" w:rsidRPr="00B43A4F" w:rsidRDefault="00B43A4F" w:rsidP="00B43A4F">
      <w:pPr>
        <w:pStyle w:val="Caption"/>
        <w:rPr>
          <w:b w:val="0"/>
        </w:rPr>
      </w:pPr>
      <w:r>
        <w:lastRenderedPageBreak/>
        <w:t xml:space="preserve">Kode Program 3. </w:t>
      </w:r>
      <w:r w:rsidR="0053187C">
        <w:rPr>
          <w:noProof/>
        </w:rPr>
        <w:fldChar w:fldCharType="begin"/>
      </w:r>
      <w:r w:rsidR="0053187C">
        <w:rPr>
          <w:noProof/>
        </w:rPr>
        <w:instrText xml:space="preserve"> SEQ Kode_Program_3. \* ARABIC </w:instrText>
      </w:r>
      <w:r w:rsidR="0053187C">
        <w:rPr>
          <w:noProof/>
        </w:rPr>
        <w:fldChar w:fldCharType="separate"/>
      </w:r>
      <w:r w:rsidR="00C32FCD">
        <w:rPr>
          <w:noProof/>
        </w:rPr>
        <w:t>1</w:t>
      </w:r>
      <w:r w:rsidR="0053187C">
        <w:rPr>
          <w:noProof/>
        </w:rPr>
        <w:fldChar w:fldCharType="end"/>
      </w:r>
      <w:r>
        <w:t xml:space="preserve"> </w:t>
      </w:r>
      <w:r w:rsidR="00A03CFE">
        <w:rPr>
          <w:b w:val="0"/>
        </w:rPr>
        <w:t>Penerbitan</w:t>
      </w:r>
      <w:r>
        <w:rPr>
          <w:b w:val="0"/>
        </w:rPr>
        <w:t>_kk_model.php</w:t>
      </w:r>
    </w:p>
    <w:p w14:paraId="7D47E6A6" w14:textId="595B6DC2" w:rsidR="00AE56C9" w:rsidRDefault="00B43A4F" w:rsidP="00B43A4F">
      <w:pPr>
        <w:ind w:firstLine="851"/>
      </w:pPr>
      <w:r>
        <w:t>Kode Program 3.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77777777" w:rsidR="00B43A4F" w:rsidRDefault="00B43A4F" w:rsidP="00AE56C9"/>
    <w:p w14:paraId="319A0FEC" w14:textId="41366FED" w:rsidR="00AE56C9" w:rsidRDefault="004479F0" w:rsidP="00AE56C9">
      <w:pPr>
        <w:pStyle w:val="ListParagraph"/>
        <w:numPr>
          <w:ilvl w:val="3"/>
          <w:numId w:val="3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lastRenderedPageBreak/>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w:t>
            </w:r>
            <w:proofErr w:type="gramStart"/>
            <w:r>
              <w:t>replace(</w:t>
            </w:r>
            <w:proofErr w:type="gramEnd"/>
            <w:r>
              <w:t>'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w:t>
            </w:r>
            <w:proofErr w:type="gramStart"/>
            <w:r>
              <w:t>replace(</w:t>
            </w:r>
            <w:proofErr w:type="gramEnd"/>
            <w:r>
              <w:t>'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lastRenderedPageBreak/>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F16E6B">
            <w:pPr>
              <w:pStyle w:val="KodeProgram"/>
              <w:keepNext/>
            </w:pPr>
            <w:r>
              <w:t>}</w:t>
            </w:r>
          </w:p>
        </w:tc>
      </w:tr>
    </w:tbl>
    <w:p w14:paraId="0D7D12B0" w14:textId="4FD191BD" w:rsidR="00F16E6B" w:rsidRDefault="00F16E6B" w:rsidP="00F16E6B">
      <w:pPr>
        <w:pStyle w:val="Caption"/>
        <w:rPr>
          <w:b w:val="0"/>
        </w:rPr>
      </w:pPr>
      <w:r>
        <w:lastRenderedPageBreak/>
        <w:t xml:space="preserve">Kode Program 3. </w:t>
      </w:r>
      <w:fldSimple w:instr=" SEQ Kode_Program_3. \* ARABIC ">
        <w:r w:rsidR="00C32FCD">
          <w:rPr>
            <w:noProof/>
          </w:rPr>
          <w:t>2</w:t>
        </w:r>
      </w:fldSimple>
      <w:r w:rsidR="00A03CFE">
        <w:rPr>
          <w:b w:val="0"/>
        </w:rPr>
        <w:t xml:space="preserve"> Penerbitan</w:t>
      </w:r>
      <w:r>
        <w:rPr>
          <w:b w:val="0"/>
        </w:rPr>
        <w:t>_ktp_model.php</w:t>
      </w:r>
    </w:p>
    <w:p w14:paraId="52584ECD" w14:textId="00AD658A" w:rsidR="00F16E6B" w:rsidRPr="00F16E6B" w:rsidRDefault="00F16E6B" w:rsidP="00F16E6B">
      <w:pPr>
        <w:ind w:firstLine="851"/>
      </w:pPr>
      <w:r>
        <w:t>Kode Program 3.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77777777" w:rsidR="00AE56C9" w:rsidRDefault="00AE56C9" w:rsidP="00AE56C9"/>
    <w:p w14:paraId="02EDE5AF" w14:textId="64BE4EC9" w:rsidR="00AE56C9" w:rsidRDefault="004479F0" w:rsidP="00AE56C9">
      <w:pPr>
        <w:pStyle w:val="ListParagraph"/>
        <w:numPr>
          <w:ilvl w:val="3"/>
          <w:numId w:val="3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lastRenderedPageBreak/>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w:t>
            </w:r>
            <w:proofErr w:type="gramStart"/>
            <w:r>
              <w:t>url</w:t>
            </w:r>
            <w:proofErr w:type="gramEnd"/>
            <w:r>
              <w:t>'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270885">
            <w:pPr>
              <w:pStyle w:val="KodeProgram"/>
              <w:keepNext/>
            </w:pPr>
            <w:r>
              <w:t>}</w:t>
            </w:r>
          </w:p>
        </w:tc>
      </w:tr>
    </w:tbl>
    <w:p w14:paraId="0FFE159E" w14:textId="5EF14B70" w:rsidR="00270885" w:rsidRDefault="00270885" w:rsidP="00270885">
      <w:pPr>
        <w:pStyle w:val="Caption"/>
        <w:rPr>
          <w:b w:val="0"/>
        </w:rPr>
      </w:pPr>
      <w:r>
        <w:lastRenderedPageBreak/>
        <w:t xml:space="preserve">Kode Program 3. </w:t>
      </w:r>
      <w:fldSimple w:instr=" SEQ Kode_Program_3. \* ARABIC ">
        <w:r w:rsidR="00C32FCD">
          <w:rPr>
            <w:noProof/>
          </w:rPr>
          <w:t>3</w:t>
        </w:r>
      </w:fldSimple>
      <w:r w:rsidR="00A03CFE">
        <w:rPr>
          <w:b w:val="0"/>
        </w:rPr>
        <w:t xml:space="preserve"> Penerbitan</w:t>
      </w:r>
      <w:r>
        <w:rPr>
          <w:b w:val="0"/>
        </w:rPr>
        <w:t>_kk.php</w:t>
      </w:r>
    </w:p>
    <w:p w14:paraId="37ACD4F4" w14:textId="4A108E1B" w:rsidR="00270885" w:rsidRPr="00270885" w:rsidRDefault="00270885" w:rsidP="00270885">
      <w:pPr>
        <w:ind w:firstLine="851"/>
      </w:pPr>
      <w:r>
        <w:t xml:space="preserve">Kode Program 3.3 adalah kode program yang digunakan untuk menerima </w:t>
      </w:r>
      <w:r w:rsidRPr="006D67F4">
        <w:rPr>
          <w:i/>
        </w:rPr>
        <w:t>request</w:t>
      </w:r>
      <w:r>
        <w:t xml:space="preserve"> berdasarkan </w:t>
      </w:r>
      <w:r w:rsidRPr="006D67F4">
        <w:rPr>
          <w:i/>
        </w:rPr>
        <w:t>route mapping</w:t>
      </w:r>
      <w:r>
        <w:t xml:space="preserve"> untuk pengajuan KK dan melakukan </w:t>
      </w:r>
      <w:r w:rsidRPr="006D67F4">
        <w:rPr>
          <w:i/>
        </w:rPr>
        <w:t>load view</w:t>
      </w:r>
      <w:r w:rsidR="006D67F4">
        <w:t xml:space="preserve"> dengan data yang telah didapatkan dari model.</w:t>
      </w:r>
    </w:p>
    <w:p w14:paraId="79429CAC" w14:textId="77777777" w:rsidR="00AE56C9" w:rsidRDefault="00AE56C9" w:rsidP="00AE56C9"/>
    <w:p w14:paraId="080FB7DA" w14:textId="53A640D4" w:rsidR="00AE56C9" w:rsidRDefault="004479F0" w:rsidP="00AE56C9">
      <w:pPr>
        <w:pStyle w:val="ListParagraph"/>
        <w:numPr>
          <w:ilvl w:val="3"/>
          <w:numId w:val="3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lastRenderedPageBreak/>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w:t>
            </w:r>
            <w:proofErr w:type="gramStart"/>
            <w:r>
              <w:t>url</w:t>
            </w:r>
            <w:proofErr w:type="gramEnd"/>
            <w:r>
              <w:t>'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F15394">
            <w:pPr>
              <w:pStyle w:val="KodeProgram"/>
              <w:keepNext/>
            </w:pPr>
            <w:r>
              <w:t>}</w:t>
            </w:r>
          </w:p>
        </w:tc>
      </w:tr>
    </w:tbl>
    <w:p w14:paraId="46E47191" w14:textId="5AE1EFEF" w:rsidR="006D67F4" w:rsidRDefault="00F15394" w:rsidP="00F15394">
      <w:pPr>
        <w:pStyle w:val="Caption"/>
        <w:rPr>
          <w:b w:val="0"/>
        </w:rPr>
      </w:pPr>
      <w:r>
        <w:lastRenderedPageBreak/>
        <w:t xml:space="preserve">Kode Program 3. </w:t>
      </w:r>
      <w:fldSimple w:instr=" SEQ Kode_Program_3. \* ARABIC ">
        <w:r w:rsidR="00C32FCD">
          <w:rPr>
            <w:noProof/>
          </w:rPr>
          <w:t>4</w:t>
        </w:r>
      </w:fldSimple>
      <w:r w:rsidR="00A03CFE">
        <w:rPr>
          <w:b w:val="0"/>
        </w:rPr>
        <w:t xml:space="preserve"> Penerbitan</w:t>
      </w:r>
      <w:r>
        <w:rPr>
          <w:b w:val="0"/>
        </w:rPr>
        <w:t>_ktp.php</w:t>
      </w:r>
    </w:p>
    <w:p w14:paraId="1F6EE2C7" w14:textId="04E15DA6" w:rsidR="00F15394" w:rsidRPr="00F15394" w:rsidRDefault="00F15394" w:rsidP="00F15394">
      <w:pPr>
        <w:ind w:firstLine="851"/>
      </w:pPr>
      <w:r>
        <w:t xml:space="preserve">Kode Program 3.4 adalah kode program yang digunakan untuk menerima </w:t>
      </w:r>
      <w:r w:rsidRPr="00F15394">
        <w:rPr>
          <w:i/>
        </w:rPr>
        <w:t>request</w:t>
      </w:r>
      <w:r>
        <w:t xml:space="preserve"> berdasarkan </w:t>
      </w:r>
      <w:r w:rsidRPr="001051D5">
        <w:rPr>
          <w:i/>
        </w:rPr>
        <w:t>route mapping</w:t>
      </w:r>
      <w:r>
        <w:t xml:space="preserve"> untuk pengajuan KTP dan melakukan </w:t>
      </w:r>
      <w:r w:rsidRPr="001051D5">
        <w:rPr>
          <w:i/>
        </w:rPr>
        <w:t>load view</w:t>
      </w:r>
      <w:r>
        <w:t xml:space="preserve"> dengan data yang telah didapatkan dari model.</w:t>
      </w:r>
    </w:p>
    <w:p w14:paraId="2CA8BCEF" w14:textId="77777777" w:rsidR="00AE56C9" w:rsidRPr="009B5B8E" w:rsidRDefault="00AE56C9" w:rsidP="00AE56C9"/>
    <w:p w14:paraId="107D613D" w14:textId="6A95F60E" w:rsidR="007522D0" w:rsidRDefault="0057532D" w:rsidP="00357495">
      <w:pPr>
        <w:pStyle w:val="Heading3"/>
        <w:numPr>
          <w:ilvl w:val="0"/>
          <w:numId w:val="31"/>
        </w:numPr>
        <w:ind w:left="851" w:hanging="851"/>
        <w:rPr>
          <w:rFonts w:eastAsia="Times New Roman"/>
        </w:rPr>
      </w:pPr>
      <w:r>
        <w:rPr>
          <w:rFonts w:eastAsia="Times New Roman"/>
        </w:rPr>
        <w:t>Melakukan Perubahan Status</w:t>
      </w:r>
    </w:p>
    <w:p w14:paraId="0C6A8414" w14:textId="3641DBE0" w:rsidR="00AB18FE" w:rsidRDefault="00E510EF" w:rsidP="00AB18FE">
      <w:pPr>
        <w:ind w:firstLine="851"/>
      </w:pPr>
      <w:r>
        <w:t>Petugas Capil dapat melakukan perubahan status terhadap suatu pengajuan sehingga masyarakat dapat memantau proses pengerjaan berkas catatan sipil.</w:t>
      </w:r>
    </w:p>
    <w:p w14:paraId="179CFE7D" w14:textId="04E17BCC" w:rsidR="00E510EF" w:rsidRDefault="00E510EF" w:rsidP="00E510EF">
      <w:pPr>
        <w:pStyle w:val="ListParagraph"/>
        <w:numPr>
          <w:ilvl w:val="3"/>
          <w:numId w:val="3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w:t>
            </w:r>
            <w:proofErr w:type="gramStart"/>
            <w:r>
              <w:t>if(</w:t>
            </w:r>
            <w:proofErr w:type="gramEnd"/>
            <w:r>
              <w:t>!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40C962DB" w14:textId="77777777" w:rsidR="00426F47" w:rsidRDefault="00426F47" w:rsidP="00426F47">
            <w:pPr>
              <w:pStyle w:val="KodeProgram"/>
            </w:pPr>
            <w:r>
              <w:t xml:space="preserve">        );</w:t>
            </w:r>
          </w:p>
          <w:p w14:paraId="08E23254" w14:textId="77777777" w:rsidR="00426F47" w:rsidRDefault="00426F47" w:rsidP="00426F47">
            <w:pPr>
              <w:pStyle w:val="KodeProgram"/>
            </w:pP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426F47">
            <w:pPr>
              <w:pStyle w:val="KodeProgram"/>
            </w:pPr>
            <w:r>
              <w:t>}</w:t>
            </w:r>
          </w:p>
        </w:tc>
      </w:tr>
    </w:tbl>
    <w:p w14:paraId="1EBF665D" w14:textId="5688F820" w:rsidR="00F15135" w:rsidRDefault="00F15135" w:rsidP="00F15135">
      <w:pPr>
        <w:pStyle w:val="Caption"/>
        <w:rPr>
          <w:b w:val="0"/>
        </w:rPr>
      </w:pPr>
      <w:r>
        <w:t xml:space="preserve">Kode Program 3. </w:t>
      </w:r>
      <w:fldSimple w:instr=" SEQ Kode_Program_3. \* ARABIC ">
        <w:r w:rsidR="00C32FCD">
          <w:rPr>
            <w:noProof/>
          </w:rPr>
          <w:t>5</w:t>
        </w:r>
      </w:fldSimple>
      <w:r>
        <w:rPr>
          <w:b w:val="0"/>
        </w:rPr>
        <w:t xml:space="preserve"> </w:t>
      </w:r>
      <w:r w:rsidR="00A03CFE">
        <w:rPr>
          <w:b w:val="0"/>
        </w:rPr>
        <w:t>Penerbitan</w:t>
      </w:r>
      <w:r>
        <w:rPr>
          <w:b w:val="0"/>
        </w:rPr>
        <w:t>_kk_model.php</w:t>
      </w:r>
    </w:p>
    <w:p w14:paraId="45B6B4E3" w14:textId="55F83AF1" w:rsidR="00F15135" w:rsidRDefault="00F15135" w:rsidP="00F15135">
      <w:pPr>
        <w:ind w:firstLine="851"/>
      </w:pPr>
      <w:r>
        <w:t xml:space="preserve">Kode Program 3.5 adalah kode program yang digunakan untuk melakukan perubahan status pengajuan KK pada tabel </w:t>
      </w:r>
      <w:r w:rsidRPr="00F15135">
        <w:rPr>
          <w:rStyle w:val="KodeProgramChar"/>
        </w:rPr>
        <w:t>ta_pengajuan</w:t>
      </w:r>
      <w:r>
        <w:t>.</w:t>
      </w:r>
    </w:p>
    <w:p w14:paraId="0D463DD0" w14:textId="77777777" w:rsidR="00F15135" w:rsidRDefault="00F15135" w:rsidP="00F15135"/>
    <w:p w14:paraId="5B090A6A" w14:textId="78EEE4C8" w:rsidR="00E510EF" w:rsidRDefault="00E510EF" w:rsidP="00E510EF">
      <w:pPr>
        <w:pStyle w:val="ListParagraph"/>
        <w:numPr>
          <w:ilvl w:val="3"/>
          <w:numId w:val="3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w:t>
            </w:r>
            <w:proofErr w:type="gramStart"/>
            <w:r>
              <w:t>if(</w:t>
            </w:r>
            <w:proofErr w:type="gramEnd"/>
            <w:r>
              <w:t>!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426F47">
            <w:pPr>
              <w:pStyle w:val="KodeProgram"/>
              <w:keepNext/>
            </w:pPr>
            <w:r>
              <w:t>}</w:t>
            </w:r>
          </w:p>
        </w:tc>
      </w:tr>
    </w:tbl>
    <w:p w14:paraId="1969DA3F" w14:textId="14F14C47" w:rsidR="00F15135" w:rsidRDefault="00F15135" w:rsidP="00F15135">
      <w:pPr>
        <w:pStyle w:val="Caption"/>
        <w:rPr>
          <w:b w:val="0"/>
        </w:rPr>
      </w:pPr>
      <w:r>
        <w:t xml:space="preserve">Kode Program 3. </w:t>
      </w:r>
      <w:fldSimple w:instr=" SEQ Kode_Program_3. \* ARABIC ">
        <w:r w:rsidR="00C32FCD">
          <w:rPr>
            <w:noProof/>
          </w:rPr>
          <w:t>6</w:t>
        </w:r>
      </w:fldSimple>
      <w:r w:rsidR="00A03CFE">
        <w:rPr>
          <w:b w:val="0"/>
        </w:rPr>
        <w:t xml:space="preserve"> Penerbitan</w:t>
      </w:r>
      <w:r>
        <w:rPr>
          <w:b w:val="0"/>
        </w:rPr>
        <w:t>_ktp_model.php</w:t>
      </w:r>
    </w:p>
    <w:p w14:paraId="66234D33" w14:textId="32ED8A82" w:rsidR="00F15135" w:rsidRPr="00F15135" w:rsidRDefault="00F15135" w:rsidP="00F15135">
      <w:pPr>
        <w:ind w:firstLine="851"/>
      </w:pPr>
      <w:r>
        <w:t xml:space="preserve">Kode Program 3.6 adalah kode program yang digunakan untuk melakukan perubahan status pengajuan KTP pada tabel </w:t>
      </w:r>
      <w:r w:rsidRPr="00F15135">
        <w:rPr>
          <w:rStyle w:val="KodeProgramChar"/>
        </w:rPr>
        <w:t>ta_pengajuan</w:t>
      </w:r>
      <w:r>
        <w:t>.</w:t>
      </w:r>
    </w:p>
    <w:p w14:paraId="5F0740AC" w14:textId="77777777" w:rsidR="00E510EF" w:rsidRDefault="00E510EF" w:rsidP="00E510EF">
      <w:pPr>
        <w:pStyle w:val="ListParagraph"/>
        <w:ind w:left="851"/>
      </w:pPr>
    </w:p>
    <w:p w14:paraId="5956FB2D" w14:textId="45D2C473" w:rsidR="00E510EF" w:rsidRDefault="00E510EF" w:rsidP="00E510EF">
      <w:pPr>
        <w:pStyle w:val="ListParagraph"/>
        <w:numPr>
          <w:ilvl w:val="3"/>
          <w:numId w:val="3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DC089E">
            <w:pPr>
              <w:pStyle w:val="KodeProgram"/>
              <w:keepNext/>
            </w:pPr>
            <w:r>
              <w:t>}</w:t>
            </w:r>
          </w:p>
        </w:tc>
      </w:tr>
    </w:tbl>
    <w:p w14:paraId="4F9268D7" w14:textId="66CE96CA" w:rsidR="00F15135" w:rsidRDefault="00F15135" w:rsidP="00F15135">
      <w:pPr>
        <w:pStyle w:val="Caption"/>
        <w:rPr>
          <w:b w:val="0"/>
        </w:rPr>
      </w:pPr>
      <w:r>
        <w:t xml:space="preserve">Kode Program 3. </w:t>
      </w:r>
      <w:fldSimple w:instr=" SEQ Kode_Program_3. \* ARABIC ">
        <w:r w:rsidR="00C32FCD">
          <w:rPr>
            <w:noProof/>
          </w:rPr>
          <w:t>7</w:t>
        </w:r>
      </w:fldSimple>
      <w:r w:rsidR="00A03CFE">
        <w:rPr>
          <w:b w:val="0"/>
        </w:rPr>
        <w:t xml:space="preserve"> Penerbitan</w:t>
      </w:r>
      <w:r>
        <w:rPr>
          <w:b w:val="0"/>
        </w:rPr>
        <w:t>_kk.php</w:t>
      </w:r>
    </w:p>
    <w:p w14:paraId="5DD400B6" w14:textId="5E6307CF" w:rsidR="00F15135" w:rsidRPr="00F15135" w:rsidRDefault="00F15135" w:rsidP="00F15135">
      <w:pPr>
        <w:ind w:firstLine="851"/>
      </w:pPr>
      <w:r>
        <w:t>Kode Program 3.7 adalah kode program yang digunakan untuk menerima request berdasarkan route mapping perubahan status pengajuan KK dan load view dengan data yang telah diubah.</w:t>
      </w:r>
    </w:p>
    <w:p w14:paraId="1BFFA832" w14:textId="77777777" w:rsidR="00E510EF" w:rsidRDefault="00E510EF" w:rsidP="00E510EF"/>
    <w:p w14:paraId="7FCBBB06" w14:textId="41C73F94" w:rsidR="00E510EF" w:rsidRDefault="00E510EF" w:rsidP="00E510EF">
      <w:pPr>
        <w:pStyle w:val="ListParagraph"/>
        <w:numPr>
          <w:ilvl w:val="3"/>
          <w:numId w:val="3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802F5E">
            <w:pPr>
              <w:pStyle w:val="KodeProgram"/>
              <w:keepNext/>
            </w:pPr>
            <w:r>
              <w:t>}</w:t>
            </w:r>
          </w:p>
        </w:tc>
      </w:tr>
    </w:tbl>
    <w:p w14:paraId="62192A25" w14:textId="2EE8FE5E" w:rsidR="005C462E" w:rsidRDefault="005C462E" w:rsidP="005C462E">
      <w:pPr>
        <w:pStyle w:val="Caption"/>
        <w:rPr>
          <w:b w:val="0"/>
        </w:rPr>
      </w:pPr>
      <w:r>
        <w:t xml:space="preserve">Kode Program 3. </w:t>
      </w:r>
      <w:fldSimple w:instr=" SEQ Kode_Program_3. \* ARABIC ">
        <w:r w:rsidR="00C32FCD">
          <w:rPr>
            <w:noProof/>
          </w:rPr>
          <w:t>8</w:t>
        </w:r>
      </w:fldSimple>
      <w:r>
        <w:rPr>
          <w:b w:val="0"/>
        </w:rPr>
        <w:t xml:space="preserve"> </w:t>
      </w:r>
      <w:r w:rsidR="00A03CFE">
        <w:rPr>
          <w:b w:val="0"/>
        </w:rPr>
        <w:t>Penerbitan</w:t>
      </w:r>
      <w:r>
        <w:rPr>
          <w:b w:val="0"/>
        </w:rPr>
        <w:t>_kk.php</w:t>
      </w:r>
    </w:p>
    <w:p w14:paraId="0027FB99" w14:textId="5ADAECA4" w:rsidR="005C462E" w:rsidRPr="005C462E" w:rsidRDefault="005C462E" w:rsidP="005C462E">
      <w:pPr>
        <w:ind w:firstLine="851"/>
      </w:pPr>
      <w:r>
        <w:t>Kode Program 3.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357495">
      <w:pPr>
        <w:pStyle w:val="Heading3"/>
        <w:numPr>
          <w:ilvl w:val="0"/>
          <w:numId w:val="31"/>
        </w:numPr>
        <w:ind w:left="851" w:hanging="851"/>
      </w:pPr>
      <w:r>
        <w:t>Hasil</w:t>
      </w:r>
    </w:p>
    <w:p w14:paraId="6E1D3576" w14:textId="3F904A1E" w:rsidR="005E387D" w:rsidRP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05A5D8A2" w:rsidR="0004060C" w:rsidRDefault="0004060C" w:rsidP="0004060C">
      <w:pPr>
        <w:pStyle w:val="ListParagraph"/>
        <w:numPr>
          <w:ilvl w:val="3"/>
          <w:numId w:val="3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A52C4C">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5A8E108D" w:rsidR="00323E56" w:rsidRDefault="00323E56" w:rsidP="00323E56">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382155">
        <w:rPr>
          <w:noProof/>
        </w:rPr>
        <w:t>1</w:t>
      </w:r>
      <w:r w:rsidR="0053187C">
        <w:rPr>
          <w:noProof/>
        </w:rPr>
        <w:fldChar w:fldCharType="end"/>
      </w:r>
      <w:r>
        <w:rPr>
          <w:b w:val="0"/>
        </w:rPr>
        <w:t xml:space="preserve"> Halaman Daftar Pengajuan KK Baru</w:t>
      </w:r>
    </w:p>
    <w:p w14:paraId="25CA3CDF" w14:textId="0EE7F323" w:rsidR="00323E56" w:rsidRDefault="00323E56" w:rsidP="00323E56">
      <w:pPr>
        <w:ind w:firstLine="851"/>
      </w:pPr>
      <w:r>
        <w:t>Gambar 3.1 adalah tampilan dari halaman daftar pengajuan p</w:t>
      </w:r>
      <w:r w:rsidR="000746C8">
        <w:t>enerbitan KK baru. Daftar</w:t>
      </w:r>
      <w:r>
        <w:t xml:space="preserve"> tersebut menampilkan data yang dibutuhkan yaitu NIK pemohon, tanggal permohonan dibuat, status pengajuan dan desa pemohon.</w:t>
      </w:r>
    </w:p>
    <w:p w14:paraId="269A9F0C" w14:textId="77777777" w:rsidR="00323E56" w:rsidRPr="00323E56" w:rsidRDefault="00323E56" w:rsidP="00323E56">
      <w:pPr>
        <w:ind w:firstLine="851"/>
      </w:pPr>
    </w:p>
    <w:p w14:paraId="0EC6AA83" w14:textId="2B3FDBDA" w:rsidR="0004060C" w:rsidRDefault="0004060C" w:rsidP="0004060C">
      <w:pPr>
        <w:pStyle w:val="ListParagraph"/>
        <w:numPr>
          <w:ilvl w:val="3"/>
          <w:numId w:val="3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A52C4C">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6E81A3DA" w:rsidR="00013772" w:rsidRDefault="00013772" w:rsidP="0001377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382155">
        <w:rPr>
          <w:noProof/>
        </w:rPr>
        <w:t>2</w:t>
      </w:r>
      <w:r w:rsidR="0053187C">
        <w:rPr>
          <w:noProof/>
        </w:rPr>
        <w:fldChar w:fldCharType="end"/>
      </w:r>
      <w:r>
        <w:rPr>
          <w:b w:val="0"/>
        </w:rPr>
        <w:t xml:space="preserve"> Halaman Detail Pengajuan KK Baru</w:t>
      </w:r>
    </w:p>
    <w:p w14:paraId="3640C992" w14:textId="29327F30" w:rsidR="00013772" w:rsidRDefault="00013772" w:rsidP="00013772">
      <w:pPr>
        <w:ind w:firstLine="851"/>
      </w:pPr>
      <w:r>
        <w:t xml:space="preserve">Gambar 3.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621DB841" w14:textId="77777777" w:rsidR="00013772" w:rsidRPr="00013772" w:rsidRDefault="00013772" w:rsidP="00013772">
      <w:pPr>
        <w:ind w:firstLine="851"/>
      </w:pPr>
    </w:p>
    <w:p w14:paraId="1AFCE8B9" w14:textId="7378D1E7" w:rsidR="005E387D" w:rsidRDefault="005E387D" w:rsidP="0004060C">
      <w:pPr>
        <w:pStyle w:val="ListParagraph"/>
        <w:numPr>
          <w:ilvl w:val="3"/>
          <w:numId w:val="3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A52C4C">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654234B5" w:rsidR="00D93CA2" w:rsidRDefault="00D93CA2" w:rsidP="00D93CA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382155">
        <w:rPr>
          <w:noProof/>
        </w:rPr>
        <w:t>3</w:t>
      </w:r>
      <w:r w:rsidR="0053187C">
        <w:rPr>
          <w:noProof/>
        </w:rPr>
        <w:fldChar w:fldCharType="end"/>
      </w:r>
      <w:r>
        <w:rPr>
          <w:b w:val="0"/>
        </w:rPr>
        <w:t xml:space="preserve"> Halaman Detail Form F-1.01</w:t>
      </w:r>
    </w:p>
    <w:p w14:paraId="24D6F358" w14:textId="18DAB568" w:rsidR="00D93CA2" w:rsidRDefault="00D93CA2" w:rsidP="00D93CA2">
      <w:pPr>
        <w:ind w:firstLine="851"/>
      </w:pPr>
      <w:r>
        <w:t>Gambar 3.3 adalah tampilan dari halaman detail form F-1.01 dari suatu pengajuan permohonan KK Baru.</w:t>
      </w:r>
    </w:p>
    <w:p w14:paraId="37ECF75E" w14:textId="77777777" w:rsidR="00D93CA2" w:rsidRPr="00D93CA2" w:rsidRDefault="00D93CA2" w:rsidP="00D93CA2">
      <w:pPr>
        <w:ind w:firstLine="851"/>
      </w:pPr>
    </w:p>
    <w:p w14:paraId="5EAA502E" w14:textId="53B5C230" w:rsidR="0004060C" w:rsidRDefault="0004060C" w:rsidP="0004060C">
      <w:pPr>
        <w:pStyle w:val="ListParagraph"/>
        <w:numPr>
          <w:ilvl w:val="3"/>
          <w:numId w:val="3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A52C4C">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1E387CD7" w:rsidR="00D93CA2" w:rsidRDefault="00D93CA2" w:rsidP="00D93CA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382155">
        <w:rPr>
          <w:noProof/>
        </w:rPr>
        <w:t>4</w:t>
      </w:r>
      <w:r w:rsidR="0053187C">
        <w:rPr>
          <w:noProof/>
        </w:rPr>
        <w:fldChar w:fldCharType="end"/>
      </w:r>
      <w:r>
        <w:rPr>
          <w:b w:val="0"/>
        </w:rPr>
        <w:t xml:space="preserve"> Modal/Pop-up Status Pengajuan</w:t>
      </w:r>
    </w:p>
    <w:p w14:paraId="781A06F0" w14:textId="22A4FEE0" w:rsidR="00D93CA2" w:rsidRDefault="00D93CA2" w:rsidP="00D93CA2">
      <w:pPr>
        <w:ind w:firstLine="851"/>
      </w:pPr>
      <w:r>
        <w:lastRenderedPageBreak/>
        <w:t xml:space="preserve">Gambar 3.4 adalah tampilan dari </w:t>
      </w:r>
      <w:r w:rsidRPr="00D93CA2">
        <w:rPr>
          <w:i/>
        </w:rPr>
        <w:t>modal/pop-up</w:t>
      </w:r>
      <w:r>
        <w:t xml:space="preserve"> yang terdapat </w:t>
      </w:r>
      <w:r w:rsidRPr="00D93CA2">
        <w:rPr>
          <w:i/>
        </w:rPr>
        <w:t>dropdown</w:t>
      </w:r>
      <w:r>
        <w:t xml:space="preserve"> dimana </w:t>
      </w:r>
      <w:r w:rsidRPr="00D93CA2">
        <w:rPr>
          <w:i/>
        </w:rPr>
        <w:t>dropdown</w:t>
      </w:r>
      <w:r>
        <w:t xml:space="preserve"> berisi </w:t>
      </w:r>
      <w:r w:rsidRPr="00D93CA2">
        <w:rPr>
          <w:i/>
        </w:rPr>
        <w:t>list</w:t>
      </w:r>
      <w:r>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77777777" w:rsidR="00CE6E82" w:rsidRPr="00D93CA2" w:rsidRDefault="00CE6E82" w:rsidP="00E03594"/>
    <w:p w14:paraId="24D9D464" w14:textId="1E1AE738" w:rsidR="0004060C" w:rsidRDefault="0004060C" w:rsidP="0004060C">
      <w:pPr>
        <w:pStyle w:val="ListParagraph"/>
        <w:numPr>
          <w:ilvl w:val="3"/>
          <w:numId w:val="3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4570B9">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3E793DAA" w:rsidR="00F668E2" w:rsidRDefault="00EE0AFD" w:rsidP="00F668E2">
      <w:pPr>
        <w:pStyle w:val="Caption"/>
        <w:rPr>
          <w:b w:val="0"/>
        </w:rPr>
      </w:pPr>
      <w:proofErr w:type="gramStart"/>
      <w:r>
        <w:t>Gambar 3</w:t>
      </w:r>
      <w:r w:rsidR="00F668E2">
        <w:t>.</w:t>
      </w:r>
      <w:proofErr w:type="gramEnd"/>
      <w:r w:rsidR="00F668E2">
        <w:t xml:space="preserve"> </w:t>
      </w:r>
      <w:r w:rsidR="0053187C">
        <w:rPr>
          <w:noProof/>
        </w:rPr>
        <w:fldChar w:fldCharType="begin"/>
      </w:r>
      <w:r w:rsidR="0053187C">
        <w:rPr>
          <w:noProof/>
        </w:rPr>
        <w:instrText xml:space="preserve"> SEQ Gambar_3. \* ARABIC </w:instrText>
      </w:r>
      <w:r w:rsidR="0053187C">
        <w:rPr>
          <w:noProof/>
        </w:rPr>
        <w:fldChar w:fldCharType="separate"/>
      </w:r>
      <w:r w:rsidR="00382155">
        <w:rPr>
          <w:noProof/>
        </w:rPr>
        <w:t>5</w:t>
      </w:r>
      <w:r w:rsidR="0053187C">
        <w:rPr>
          <w:noProof/>
        </w:rPr>
        <w:fldChar w:fldCharType="end"/>
      </w:r>
      <w:r w:rsidR="00F668E2">
        <w:rPr>
          <w:b w:val="0"/>
        </w:rPr>
        <w:t xml:space="preserve"> Halaman Pengajuan KTP Baru</w:t>
      </w:r>
    </w:p>
    <w:p w14:paraId="18598A16" w14:textId="286119DD" w:rsidR="00F668E2" w:rsidRDefault="00F668E2" w:rsidP="00F668E2">
      <w:pPr>
        <w:ind w:firstLine="851"/>
      </w:pPr>
      <w:r>
        <w:t>Gambar 3.5</w:t>
      </w:r>
      <w:r w:rsidRPr="00F668E2">
        <w:t xml:space="preserve"> adalah tampilan dari halaman daftar pengajua</w:t>
      </w:r>
      <w:r>
        <w:t>n penerbitan KTP</w:t>
      </w:r>
      <w:r w:rsidRPr="00F668E2">
        <w:t xml:space="preserve"> baru. Daftar tersebut menampilkan data yang dibutuhkan yaitu NIK pemohon, tanggal permohonan dibuat, status pengajuan dan desa pemohon</w:t>
      </w:r>
      <w:r>
        <w:t>.</w:t>
      </w:r>
    </w:p>
    <w:p w14:paraId="735BEB5C" w14:textId="77777777" w:rsidR="00F668E2" w:rsidRPr="00F668E2" w:rsidRDefault="00F668E2" w:rsidP="00F668E2"/>
    <w:p w14:paraId="7EE79EAC" w14:textId="13FD9AF7" w:rsidR="0004060C" w:rsidRDefault="0004060C" w:rsidP="0004060C">
      <w:pPr>
        <w:pStyle w:val="ListParagraph"/>
        <w:numPr>
          <w:ilvl w:val="3"/>
          <w:numId w:val="3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4570B9">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2049FF72" w:rsidR="00EE0AFD" w:rsidRDefault="00EE0AFD" w:rsidP="00EE0AFD">
      <w:pPr>
        <w:pStyle w:val="Caption"/>
        <w:rPr>
          <w:b w:val="0"/>
        </w:rPr>
      </w:pPr>
      <w:proofErr w:type="gramStart"/>
      <w:r>
        <w:t>Gambar 3.</w:t>
      </w:r>
      <w:proofErr w:type="gramEnd"/>
      <w:r>
        <w:t xml:space="preserve"> </w:t>
      </w:r>
      <w:fldSimple w:instr=" SEQ Gambar_3. \* ARABIC ">
        <w:r w:rsidR="00382155">
          <w:rPr>
            <w:noProof/>
          </w:rPr>
          <w:t>6</w:t>
        </w:r>
      </w:fldSimple>
      <w:r>
        <w:rPr>
          <w:b w:val="0"/>
        </w:rPr>
        <w:t xml:space="preserve"> Halaman Detail Pengajuan KTP Baru</w:t>
      </w:r>
    </w:p>
    <w:p w14:paraId="302A0D6D" w14:textId="78E63FD3"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Gambar 3.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77777777" w:rsidR="004570B9" w:rsidRDefault="004570B9" w:rsidP="00F668E2">
      <w:pPr>
        <w:pStyle w:val="ListParagraph"/>
        <w:ind w:left="0" w:firstLine="851"/>
      </w:pPr>
    </w:p>
    <w:p w14:paraId="4138D5A1" w14:textId="0B9B4AA5" w:rsidR="0004060C" w:rsidRDefault="0004060C" w:rsidP="0004060C">
      <w:pPr>
        <w:pStyle w:val="ListParagraph"/>
        <w:numPr>
          <w:ilvl w:val="3"/>
          <w:numId w:val="35"/>
        </w:numPr>
        <w:ind w:left="851" w:hanging="851"/>
      </w:pPr>
      <w:r>
        <w:t>Perubahan Status Pengajuan KTP</w:t>
      </w:r>
    </w:p>
    <w:p w14:paraId="3B0E01BD" w14:textId="03FDECFA" w:rsidR="00EE0AFD" w:rsidRPr="0004060C" w:rsidRDefault="00EE0AFD" w:rsidP="00EE0AFD">
      <w:pPr>
        <w:pStyle w:val="ListParagraph"/>
        <w:ind w:left="0" w:firstLine="851"/>
      </w:pPr>
      <w:proofErr w:type="gramStart"/>
      <w:r w:rsidRPr="00EE0AFD">
        <w:t>P</w:t>
      </w:r>
      <w:r>
        <w:t>erubahan Status Pengajuan KTP</w:t>
      </w:r>
      <w:r w:rsidRPr="00EE0AFD">
        <w:t xml:space="preserve"> adalah modal/pop-up yang menampilkan status pengajuan yang dapat diubah oleh petugas capil.</w:t>
      </w:r>
      <w:proofErr w:type="gramEnd"/>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4570B9">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5CD4FDA" w:rsidR="00EE0AFD" w:rsidRDefault="00EE0AFD" w:rsidP="00EE0AFD">
      <w:pPr>
        <w:pStyle w:val="Caption"/>
        <w:rPr>
          <w:b w:val="0"/>
        </w:rPr>
      </w:pPr>
      <w:proofErr w:type="gramStart"/>
      <w:r>
        <w:t>Gambar 3.</w:t>
      </w:r>
      <w:proofErr w:type="gramEnd"/>
      <w:r>
        <w:t xml:space="preserve"> </w:t>
      </w:r>
      <w:fldSimple w:instr=" SEQ Gambar_3. \* ARABIC ">
        <w:r w:rsidR="00382155">
          <w:rPr>
            <w:noProof/>
          </w:rPr>
          <w:t>7</w:t>
        </w:r>
      </w:fldSimple>
      <w:r w:rsidR="00E62044">
        <w:rPr>
          <w:b w:val="0"/>
        </w:rPr>
        <w:t xml:space="preserve"> Modal/Pop-up Status Pengajuan</w:t>
      </w:r>
    </w:p>
    <w:p w14:paraId="794CE3D5" w14:textId="49CBBBB3" w:rsidR="00E62044" w:rsidRDefault="00E62044" w:rsidP="00E62044">
      <w:pPr>
        <w:ind w:firstLine="851"/>
      </w:pPr>
      <w:proofErr w:type="gramStart"/>
      <w:r>
        <w:t xml:space="preserve">Gambar 3.7 adalah tampilan dari </w:t>
      </w:r>
      <w:r w:rsidRPr="00D93CA2">
        <w:rPr>
          <w:i/>
        </w:rPr>
        <w:t>modal/pop-up</w:t>
      </w:r>
      <w:r>
        <w:t xml:space="preserve"> yang terdapat </w:t>
      </w:r>
      <w:r w:rsidRPr="00D93CA2">
        <w:rPr>
          <w:i/>
        </w:rPr>
        <w:t>dropdown</w:t>
      </w:r>
      <w:r>
        <w:t xml:space="preserve"> dimana </w:t>
      </w:r>
      <w:r w:rsidRPr="00D93CA2">
        <w:rPr>
          <w:i/>
        </w:rPr>
        <w:t>dropdown</w:t>
      </w:r>
      <w:r>
        <w:t xml:space="preserve"> berisi </w:t>
      </w:r>
      <w:r w:rsidRPr="00D93CA2">
        <w:rPr>
          <w:i/>
        </w:rPr>
        <w:t>list</w:t>
      </w:r>
      <w:r>
        <w:t xml:space="preserve"> status untuk suatu pengajuan.</w:t>
      </w:r>
      <w:proofErr w:type="gramEnd"/>
      <w:r>
        <w:t xml:space="preserve"> Jika pengguna klik tombol </w:t>
      </w:r>
      <w:r w:rsidRPr="00CE6E82">
        <w:rPr>
          <w:i/>
        </w:rPr>
        <w:t>Save Changes</w:t>
      </w:r>
      <w:r>
        <w:t xml:space="preserve"> maka status dari pengajuan tersebut </w:t>
      </w:r>
      <w:proofErr w:type="gramStart"/>
      <w:r>
        <w:t>akan</w:t>
      </w:r>
      <w:proofErr w:type="gramEnd"/>
      <w:r>
        <w:t xml:space="preserve"> berubah sesuai dengan status yang dipilih pada </w:t>
      </w:r>
      <w:r w:rsidRPr="00CE6E82">
        <w:rPr>
          <w:i/>
        </w:rPr>
        <w:t>dropdown</w:t>
      </w:r>
      <w:r>
        <w:t>.</w:t>
      </w:r>
    </w:p>
    <w:p w14:paraId="27EC9593" w14:textId="77777777" w:rsidR="00E62044" w:rsidRPr="00E62044" w:rsidRDefault="00E62044" w:rsidP="00E62044"/>
    <w:p w14:paraId="46A10E5A" w14:textId="3E5303FA" w:rsidR="007522D0" w:rsidRDefault="00E510EF" w:rsidP="00E510EF">
      <w:pPr>
        <w:pStyle w:val="Heading2"/>
        <w:numPr>
          <w:ilvl w:val="0"/>
          <w:numId w:val="28"/>
        </w:numPr>
        <w:ind w:left="851" w:hanging="851"/>
        <w:rPr>
          <w:rFonts w:eastAsia="Times New Roman" w:cs="Times New Roman"/>
          <w:szCs w:val="24"/>
        </w:rPr>
      </w:pPr>
      <w:r>
        <w:rPr>
          <w:rFonts w:eastAsia="Times New Roman" w:cs="Times New Roman"/>
          <w:szCs w:val="24"/>
        </w:rPr>
        <w:t>Modul Masyarakat</w:t>
      </w:r>
    </w:p>
    <w:p w14:paraId="7432B784" w14:textId="4A390BDD"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w:t>
      </w:r>
      <w:proofErr w:type="gramStart"/>
      <w:r>
        <w:t>Masyarakat dapat membuat pengajuan berkas-berkas catatan sipil.</w:t>
      </w:r>
      <w:proofErr w:type="gramEnd"/>
    </w:p>
    <w:p w14:paraId="452D6177" w14:textId="1D68658A" w:rsidR="009372B1" w:rsidRDefault="00B31B60" w:rsidP="009372B1">
      <w:pPr>
        <w:pStyle w:val="Heading3"/>
        <w:numPr>
          <w:ilvl w:val="2"/>
          <w:numId w:val="37"/>
        </w:numPr>
        <w:ind w:left="851" w:hanging="851"/>
      </w:pPr>
      <w:r>
        <w:t>Melihat Pengajuan</w:t>
      </w:r>
    </w:p>
    <w:p w14:paraId="490C30F4" w14:textId="08AA3B59" w:rsidR="009372B1" w:rsidRPr="009372B1" w:rsidRDefault="009372B1" w:rsidP="009372B1">
      <w:pPr>
        <w:ind w:firstLine="851"/>
      </w:pPr>
      <w:proofErr w:type="gramStart"/>
      <w:r>
        <w:t xml:space="preserve">Masyarakat dapat melihat pengajuan yang telah dibuat oleh </w:t>
      </w:r>
      <w:r w:rsidR="00B73BAF">
        <w:t>yang bersangkutan.</w:t>
      </w:r>
      <w:proofErr w:type="gramEnd"/>
      <w:r w:rsidR="00B73BAF">
        <w:t xml:space="preserve"> </w:t>
      </w:r>
      <w:proofErr w:type="gramStart"/>
      <w:r w:rsidR="00B73BAF">
        <w:t>Seluruh pengajuan dapat dilihat dalam satu daftar.</w:t>
      </w:r>
      <w:proofErr w:type="gramEnd"/>
    </w:p>
    <w:p w14:paraId="028F0111" w14:textId="12986EB8" w:rsidR="00B31B60" w:rsidRDefault="009D08AB" w:rsidP="009D08AB">
      <w:pPr>
        <w:pStyle w:val="ListParagraph"/>
        <w:numPr>
          <w:ilvl w:val="3"/>
          <w:numId w:val="38"/>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w:t>
            </w:r>
            <w:proofErr w:type="gramStart"/>
            <w:r>
              <w:t>replace(</w:t>
            </w:r>
            <w:proofErr w:type="gramEnd"/>
            <w:r>
              <w:t>'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w:t>
            </w:r>
            <w:proofErr w:type="gramStart"/>
            <w:r>
              <w:t>replace(</w:t>
            </w:r>
            <w:proofErr w:type="gramEnd"/>
            <w:r>
              <w:t>'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ED6ED2">
            <w:pPr>
              <w:pStyle w:val="KodeProgram"/>
            </w:pPr>
            <w:r>
              <w:t>}</w:t>
            </w:r>
          </w:p>
        </w:tc>
      </w:tr>
    </w:tbl>
    <w:p w14:paraId="4C66576C" w14:textId="346AAF5F" w:rsidR="00B73BAF" w:rsidRDefault="00B73BAF" w:rsidP="00B73BAF">
      <w:pPr>
        <w:pStyle w:val="Caption"/>
        <w:rPr>
          <w:b w:val="0"/>
        </w:rPr>
      </w:pPr>
      <w:r>
        <w:lastRenderedPageBreak/>
        <w:t xml:space="preserve">Kode Program 3. </w:t>
      </w:r>
      <w:r w:rsidR="00206E0A">
        <w:fldChar w:fldCharType="begin"/>
      </w:r>
      <w:r w:rsidR="00206E0A">
        <w:instrText xml:space="preserve"> SEQ Kode_Program_3. \* ARABIC </w:instrText>
      </w:r>
      <w:r w:rsidR="00206E0A">
        <w:fldChar w:fldCharType="separate"/>
      </w:r>
      <w:proofErr w:type="gramStart"/>
      <w:r w:rsidR="00C32FCD">
        <w:rPr>
          <w:noProof/>
        </w:rPr>
        <w:t>9</w:t>
      </w:r>
      <w:r w:rsidR="00206E0A">
        <w:rPr>
          <w:noProof/>
        </w:rPr>
        <w:fldChar w:fldCharType="end"/>
      </w:r>
      <w:r>
        <w:rPr>
          <w:b w:val="0"/>
        </w:rPr>
        <w:t xml:space="preserve"> Pengajuan_model.php</w:t>
      </w:r>
      <w:proofErr w:type="gramEnd"/>
    </w:p>
    <w:p w14:paraId="1C20E129" w14:textId="0EB3827A" w:rsidR="00B73BAF" w:rsidRDefault="00B73BAF" w:rsidP="00B73BAF">
      <w:pPr>
        <w:ind w:firstLine="851"/>
      </w:pPr>
      <w:proofErr w:type="gramStart"/>
      <w:r>
        <w:t xml:space="preserve">Kode Program 3.9 merupakan kode program untuk mendapatkan semua data pengajuan baik KK maupun KTP berdasarkan </w:t>
      </w:r>
      <w:r w:rsidRPr="00B73BAF">
        <w:rPr>
          <w:rStyle w:val="KodeProgramChar"/>
        </w:rPr>
        <w:t>id_user</w:t>
      </w:r>
      <w:r>
        <w:t>.</w:t>
      </w:r>
      <w:proofErr w:type="gramEnd"/>
      <w:r>
        <w:t xml:space="preserve"> </w:t>
      </w:r>
      <w:proofErr w:type="gramStart"/>
      <w:r>
        <w:t xml:space="preserve">Data didapatkan dari tabel </w:t>
      </w:r>
      <w:r w:rsidRPr="00B73BAF">
        <w:rPr>
          <w:rStyle w:val="KodeProgramChar"/>
        </w:rPr>
        <w:t>ta_pengajuan</w:t>
      </w:r>
      <w:r>
        <w:t xml:space="preserve">, </w:t>
      </w:r>
      <w:r w:rsidRPr="00B73BAF">
        <w:rPr>
          <w:rStyle w:val="KodeProgramChar"/>
        </w:rPr>
        <w:t>ta_detail_pengajuan_form</w:t>
      </w:r>
      <w:r>
        <w:t xml:space="preserve"> dan </w:t>
      </w:r>
      <w:r w:rsidRPr="00B73BAF">
        <w:rPr>
          <w:rStyle w:val="KodeProgramChar"/>
        </w:rPr>
        <w:t>ta_detail_pengajuan_lampiran</w:t>
      </w:r>
      <w:r>
        <w:t>.</w:t>
      </w:r>
      <w:proofErr w:type="gramEnd"/>
    </w:p>
    <w:p w14:paraId="30CCDB2F" w14:textId="77777777" w:rsidR="00B73BAF" w:rsidRPr="00B73BAF" w:rsidRDefault="00B73BAF" w:rsidP="00B73BAF">
      <w:pPr>
        <w:ind w:firstLine="851"/>
      </w:pPr>
    </w:p>
    <w:p w14:paraId="4A78AD2D" w14:textId="7CDC3460" w:rsidR="009D08AB" w:rsidRDefault="009D08AB" w:rsidP="009D08AB">
      <w:pPr>
        <w:pStyle w:val="ListParagraph"/>
        <w:numPr>
          <w:ilvl w:val="3"/>
          <w:numId w:val="38"/>
        </w:numPr>
        <w:ind w:left="851" w:hanging="851"/>
      </w:pPr>
      <w:r>
        <w:t>Controller Pengajuan</w:t>
      </w:r>
    </w:p>
    <w:p w14:paraId="32ACAD62" w14:textId="7A619779" w:rsidR="00433291" w:rsidRDefault="00433291" w:rsidP="00433291">
      <w:pPr>
        <w:pStyle w:val="ListParagraph"/>
        <w:ind w:left="0" w:firstLine="851"/>
      </w:pPr>
      <w:proofErr w:type="gramStart"/>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roofErr w:type="gramEnd"/>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w:t>
            </w:r>
            <w:proofErr w:type="gramStart"/>
            <w:r>
              <w:t>url</w:t>
            </w:r>
            <w:proofErr w:type="gramEnd"/>
            <w:r>
              <w:t>'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590915">
            <w:pPr>
              <w:pStyle w:val="KodeProgram"/>
            </w:pPr>
            <w:r>
              <w:t>}</w:t>
            </w:r>
          </w:p>
        </w:tc>
      </w:tr>
    </w:tbl>
    <w:p w14:paraId="5200FEAB" w14:textId="59830088" w:rsidR="00A71333" w:rsidRDefault="00A71333" w:rsidP="00A71333">
      <w:pPr>
        <w:pStyle w:val="Caption"/>
        <w:rPr>
          <w:b w:val="0"/>
        </w:rPr>
      </w:pPr>
      <w:r>
        <w:lastRenderedPageBreak/>
        <w:t xml:space="preserve">Kode Program 3. </w:t>
      </w:r>
      <w:r w:rsidR="00206E0A">
        <w:fldChar w:fldCharType="begin"/>
      </w:r>
      <w:r w:rsidR="00206E0A">
        <w:instrText xml:space="preserve"> SEQ Kode_Program_3. \* ARABIC </w:instrText>
      </w:r>
      <w:r w:rsidR="00206E0A">
        <w:fldChar w:fldCharType="separate"/>
      </w:r>
      <w:proofErr w:type="gramStart"/>
      <w:r w:rsidR="00C32FCD">
        <w:rPr>
          <w:noProof/>
        </w:rPr>
        <w:t>10</w:t>
      </w:r>
      <w:r w:rsidR="00206E0A">
        <w:rPr>
          <w:noProof/>
        </w:rPr>
        <w:fldChar w:fldCharType="end"/>
      </w:r>
      <w:r>
        <w:rPr>
          <w:b w:val="0"/>
        </w:rPr>
        <w:t xml:space="preserve"> Pengajuan.php</w:t>
      </w:r>
      <w:proofErr w:type="gramEnd"/>
    </w:p>
    <w:p w14:paraId="4853FFA4" w14:textId="2AEC626F" w:rsidR="00A71333" w:rsidRDefault="00A71333" w:rsidP="00A71333">
      <w:pPr>
        <w:ind w:firstLine="851"/>
      </w:pPr>
      <w:proofErr w:type="gramStart"/>
      <w:r>
        <w:t xml:space="preserve">Kode Program 3.10 merupakan kode program yang digunakan untuk menerima </w:t>
      </w:r>
      <w:r w:rsidRPr="006D67F4">
        <w:rPr>
          <w:i/>
        </w:rPr>
        <w:t>request</w:t>
      </w:r>
      <w:r>
        <w:t xml:space="preserve"> berdasarkan </w:t>
      </w:r>
      <w:r w:rsidRPr="006D67F4">
        <w:rPr>
          <w:i/>
        </w:rPr>
        <w:t>route mapping</w:t>
      </w:r>
      <w:r>
        <w:t xml:space="preserve"> untuk daftar pengajuan dan melakukan </w:t>
      </w:r>
      <w:r w:rsidRPr="006D67F4">
        <w:rPr>
          <w:i/>
        </w:rPr>
        <w:t>load view</w:t>
      </w:r>
      <w:r>
        <w:t xml:space="preserve"> dengan data yang telah didapatkan dari model.</w:t>
      </w:r>
      <w:proofErr w:type="gramEnd"/>
    </w:p>
    <w:p w14:paraId="498916C3" w14:textId="77777777" w:rsidR="00A71333" w:rsidRPr="00A71333" w:rsidRDefault="00A71333" w:rsidP="00A71333"/>
    <w:p w14:paraId="637B6360" w14:textId="0379D0DF" w:rsidR="00B31B60" w:rsidRDefault="00B31B60" w:rsidP="00B31B60">
      <w:pPr>
        <w:pStyle w:val="Heading3"/>
        <w:numPr>
          <w:ilvl w:val="0"/>
          <w:numId w:val="37"/>
        </w:numPr>
        <w:ind w:left="851" w:hanging="851"/>
      </w:pPr>
      <w:r>
        <w:lastRenderedPageBreak/>
        <w:t>Membuat Pengajuan Penerbitan KK Baru</w:t>
      </w:r>
    </w:p>
    <w:p w14:paraId="0775E68F" w14:textId="0A861AB8" w:rsidR="00C56F2E" w:rsidRP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3209CA42" w:rsidR="009D08AB" w:rsidRDefault="009D08AB" w:rsidP="009D08AB">
      <w:pPr>
        <w:pStyle w:val="ListParagraph"/>
        <w:numPr>
          <w:ilvl w:val="3"/>
          <w:numId w:val="40"/>
        </w:numPr>
        <w:ind w:left="851" w:hanging="851"/>
      </w:pPr>
      <w:r>
        <w:t>Model Penerbitan KK</w:t>
      </w:r>
    </w:p>
    <w:p w14:paraId="55BBAFC7" w14:textId="155EDF95" w:rsidR="00C56F2E" w:rsidRDefault="00C56F2E" w:rsidP="00C56F2E">
      <w:pPr>
        <w:pStyle w:val="ListParagraph"/>
        <w:ind w:left="0" w:firstLine="851"/>
      </w:pPr>
      <w:proofErr w:type="gramStart"/>
      <w:r>
        <w:t xml:space="preserve">Model Penerbitan KK adalah model yang digunakan untuk menyimpan data pengajuan penerbitan KK baru ke </w:t>
      </w:r>
      <w:r w:rsidRPr="00C56F2E">
        <w:rPr>
          <w:i/>
        </w:rPr>
        <w:t>database</w:t>
      </w:r>
      <w:r>
        <w:t>.</w:t>
      </w:r>
      <w:proofErr w:type="gramEnd"/>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9A01FF">
            <w:pPr>
              <w:pStyle w:val="KodeProgram"/>
            </w:pPr>
            <w:r>
              <w:t>}</w:t>
            </w:r>
          </w:p>
        </w:tc>
      </w:tr>
    </w:tbl>
    <w:p w14:paraId="0C337731" w14:textId="4D03E0DE" w:rsidR="00C56F2E" w:rsidRDefault="00C56F2E" w:rsidP="00C56F2E">
      <w:pPr>
        <w:pStyle w:val="Caption"/>
        <w:rPr>
          <w:b w:val="0"/>
        </w:rPr>
      </w:pPr>
      <w:r>
        <w:lastRenderedPageBreak/>
        <w:t xml:space="preserve">Kode Program 3. </w:t>
      </w:r>
      <w:r w:rsidR="00206E0A">
        <w:fldChar w:fldCharType="begin"/>
      </w:r>
      <w:r w:rsidR="00206E0A">
        <w:instrText xml:space="preserve"> SEQ Kode_Program_3. \* ARABIC </w:instrText>
      </w:r>
      <w:r w:rsidR="00206E0A">
        <w:fldChar w:fldCharType="separate"/>
      </w:r>
      <w:proofErr w:type="gramStart"/>
      <w:r w:rsidR="00C32FCD">
        <w:rPr>
          <w:noProof/>
        </w:rPr>
        <w:t>11</w:t>
      </w:r>
      <w:r w:rsidR="00206E0A">
        <w:rPr>
          <w:noProof/>
        </w:rPr>
        <w:fldChar w:fldCharType="end"/>
      </w:r>
      <w:r>
        <w:rPr>
          <w:b w:val="0"/>
        </w:rPr>
        <w:t xml:space="preserve"> Penerbitan_kk_model.php</w:t>
      </w:r>
      <w:proofErr w:type="gramEnd"/>
    </w:p>
    <w:p w14:paraId="28D684EF" w14:textId="309BE041" w:rsidR="00C56F2E" w:rsidRDefault="00295EE3" w:rsidP="00295EE3">
      <w:pPr>
        <w:ind w:firstLine="851"/>
      </w:pPr>
      <w:proofErr w:type="gramStart"/>
      <w:r>
        <w:lastRenderedPageBreak/>
        <w:t xml:space="preserve">Kode Program 3.11 merupakan kode program yang digunakan untuk menyimpan data pengajuan KK ke tabel </w:t>
      </w:r>
      <w:r w:rsidRPr="00295EE3">
        <w:rPr>
          <w:rStyle w:val="KodeProgramChar"/>
        </w:rPr>
        <w:t>ta_pengajuan</w:t>
      </w:r>
      <w:r>
        <w:t xml:space="preserve">, </w:t>
      </w:r>
      <w:r w:rsidRPr="00295EE3">
        <w:rPr>
          <w:rStyle w:val="KodeProgramChar"/>
        </w:rPr>
        <w:t>ta_detail_pengajuan_form</w:t>
      </w:r>
      <w:r>
        <w:t xml:space="preserve">, </w:t>
      </w:r>
      <w:r w:rsidRPr="00295EE3">
        <w:rPr>
          <w:rStyle w:val="KodeProgramChar"/>
        </w:rPr>
        <w:t>ta_f101</w:t>
      </w:r>
      <w:r>
        <w:t xml:space="preserve"> dan </w:t>
      </w:r>
      <w:r w:rsidRPr="00295EE3">
        <w:rPr>
          <w:rStyle w:val="KodeProgramChar"/>
        </w:rPr>
        <w:t>ta_detail_f101</w:t>
      </w:r>
      <w:r>
        <w:t>.</w:t>
      </w:r>
      <w:proofErr w:type="gramEnd"/>
    </w:p>
    <w:p w14:paraId="575F6C4E" w14:textId="77777777" w:rsidR="00295EE3" w:rsidRPr="00C56F2E" w:rsidRDefault="00295EE3" w:rsidP="00295EE3">
      <w:pPr>
        <w:ind w:firstLine="851"/>
      </w:pPr>
    </w:p>
    <w:p w14:paraId="26D2352C" w14:textId="194F0675" w:rsidR="009D08AB" w:rsidRDefault="009D08AB" w:rsidP="009D08AB">
      <w:pPr>
        <w:pStyle w:val="ListParagraph"/>
        <w:numPr>
          <w:ilvl w:val="3"/>
          <w:numId w:val="40"/>
        </w:numPr>
        <w:ind w:left="851" w:hanging="851"/>
      </w:pPr>
      <w:r>
        <w:t>Controller Penerbitan KK</w:t>
      </w:r>
    </w:p>
    <w:p w14:paraId="6A39CD52" w14:textId="3C2B942A" w:rsidR="000F3A47" w:rsidRDefault="000F3A47" w:rsidP="000F3A47">
      <w:pPr>
        <w:pStyle w:val="ListParagraph"/>
        <w:ind w:left="0" w:firstLine="851"/>
      </w:pPr>
      <w:proofErr w:type="gramStart"/>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roofErr w:type="gramEnd"/>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E86DC4">
            <w:pPr>
              <w:pStyle w:val="KodeProgram"/>
            </w:pPr>
            <w:r>
              <w:t>}</w:t>
            </w:r>
          </w:p>
        </w:tc>
      </w:tr>
    </w:tbl>
    <w:p w14:paraId="4D667C21" w14:textId="207CB805" w:rsidR="00110127" w:rsidRDefault="00110127" w:rsidP="00110127">
      <w:pPr>
        <w:pStyle w:val="Caption"/>
        <w:rPr>
          <w:b w:val="0"/>
        </w:rPr>
      </w:pPr>
      <w:r>
        <w:lastRenderedPageBreak/>
        <w:t xml:space="preserve">Kode Program 3. </w:t>
      </w:r>
      <w:r w:rsidR="00206E0A">
        <w:fldChar w:fldCharType="begin"/>
      </w:r>
      <w:r w:rsidR="00206E0A">
        <w:instrText xml:space="preserve"> SEQ Kode_Program_3. \* ARABIC </w:instrText>
      </w:r>
      <w:r w:rsidR="00206E0A">
        <w:fldChar w:fldCharType="separate"/>
      </w:r>
      <w:proofErr w:type="gramStart"/>
      <w:r w:rsidR="00C32FCD">
        <w:rPr>
          <w:noProof/>
        </w:rPr>
        <w:t>12</w:t>
      </w:r>
      <w:r w:rsidR="00206E0A">
        <w:rPr>
          <w:noProof/>
        </w:rPr>
        <w:fldChar w:fldCharType="end"/>
      </w:r>
      <w:r>
        <w:rPr>
          <w:b w:val="0"/>
        </w:rPr>
        <w:t xml:space="preserve"> Penerbitan_kk.php</w:t>
      </w:r>
      <w:proofErr w:type="gramEnd"/>
    </w:p>
    <w:p w14:paraId="4D5A690B" w14:textId="030339BF" w:rsidR="00110127" w:rsidRDefault="00110127" w:rsidP="00110127">
      <w:pPr>
        <w:ind w:firstLine="851"/>
      </w:pPr>
      <w:proofErr w:type="gramStart"/>
      <w:r>
        <w:t xml:space="preserve">Kode Program 3.12 merupakan kode program yang digunakan untuk menerima </w:t>
      </w:r>
      <w:r w:rsidRPr="00110127">
        <w:rPr>
          <w:i/>
        </w:rPr>
        <w:t>request</w:t>
      </w:r>
      <w:r>
        <w:t xml:space="preserve"> berdasarkan </w:t>
      </w:r>
      <w:r w:rsidRPr="00110127">
        <w:rPr>
          <w:i/>
        </w:rPr>
        <w:t>route mapping</w:t>
      </w:r>
      <w:r>
        <w:t xml:space="preserve"> untuk membuat pengajuan penerbitan KK baru.</w:t>
      </w:r>
      <w:proofErr w:type="gramEnd"/>
    </w:p>
    <w:p w14:paraId="0A15D7C4" w14:textId="77777777" w:rsidR="00110127" w:rsidRPr="00110127" w:rsidRDefault="00110127" w:rsidP="00110127"/>
    <w:p w14:paraId="25C4A1A4" w14:textId="3ACEDC3A" w:rsidR="00B31B60" w:rsidRDefault="00B31B60" w:rsidP="00B31B60">
      <w:pPr>
        <w:pStyle w:val="Heading3"/>
        <w:numPr>
          <w:ilvl w:val="0"/>
          <w:numId w:val="37"/>
        </w:numPr>
        <w:ind w:left="851" w:hanging="851"/>
      </w:pPr>
      <w:r>
        <w:t>Membuat Pengajuan Penerbitan KTP Baru</w:t>
      </w:r>
    </w:p>
    <w:p w14:paraId="1E473C9F" w14:textId="15E4FDDA" w:rsidR="00083C2C" w:rsidRPr="00083C2C" w:rsidRDefault="00083C2C" w:rsidP="00083C2C">
      <w:pPr>
        <w:ind w:firstLine="851"/>
      </w:pPr>
      <w:proofErr w:type="gramStart"/>
      <w:r>
        <w:t>Masyarakat dapat membuat pengajuan penerbitan KTP baru dengan melampirkan berkas yang dibutuhkan.</w:t>
      </w:r>
      <w:proofErr w:type="gramEnd"/>
      <w:r>
        <w:t xml:space="preserve"> Sesuai dengan standar pelayanan Disdukcapil Kabupaten Gianyar, lampiran yang dibutuhkan adalah scan KK dan Surat Keterangan dari Desa.</w:t>
      </w:r>
    </w:p>
    <w:p w14:paraId="07B7785F" w14:textId="067D8E0D" w:rsidR="009D08AB" w:rsidRDefault="009D08AB" w:rsidP="009D08AB">
      <w:pPr>
        <w:pStyle w:val="ListParagraph"/>
        <w:numPr>
          <w:ilvl w:val="3"/>
          <w:numId w:val="41"/>
        </w:numPr>
        <w:ind w:left="851" w:hanging="851"/>
      </w:pPr>
      <w:r>
        <w:t>Model Penerbitan KTP</w:t>
      </w:r>
    </w:p>
    <w:p w14:paraId="0CEB426E" w14:textId="5C8CDA93" w:rsidR="00083C2C" w:rsidRDefault="00083C2C" w:rsidP="00083C2C">
      <w:pPr>
        <w:pStyle w:val="ListParagraph"/>
        <w:ind w:left="0" w:firstLine="851"/>
      </w:pPr>
      <w:proofErr w:type="gramStart"/>
      <w:r>
        <w:t xml:space="preserve">Model Penerbitan KTP adalah model yang digunakan untuk menyimpan data pengajuan penerbitan KTP baru ke </w:t>
      </w:r>
      <w:r w:rsidRPr="006112CB">
        <w:rPr>
          <w:i/>
        </w:rPr>
        <w:t>database</w:t>
      </w:r>
      <w:r>
        <w:t>.</w:t>
      </w:r>
      <w:proofErr w:type="gramEnd"/>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w:t>
            </w:r>
            <w:proofErr w:type="gramStart"/>
            <w:r>
              <w:t>" .</w:t>
            </w:r>
            <w:proofErr w:type="gramEnd"/>
            <w:r>
              <w:t xml:space="preserve">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w:t>
            </w:r>
            <w:proofErr w:type="gramStart"/>
            <w:r>
              <w:t>mkdir(</w:t>
            </w:r>
            <w:proofErr w:type="gramEnd"/>
            <w:r>
              <w:t>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6112CB">
            <w:pPr>
              <w:pStyle w:val="KodeProgram"/>
            </w:pPr>
            <w:r>
              <w:t>}</w:t>
            </w:r>
          </w:p>
        </w:tc>
      </w:tr>
    </w:tbl>
    <w:p w14:paraId="27E121C0" w14:textId="4A98C6B7" w:rsidR="00083C2C" w:rsidRDefault="00083C2C" w:rsidP="00083C2C">
      <w:pPr>
        <w:pStyle w:val="Caption"/>
        <w:rPr>
          <w:b w:val="0"/>
        </w:rPr>
      </w:pPr>
      <w:r>
        <w:lastRenderedPageBreak/>
        <w:t xml:space="preserve">Kode Program 3. </w:t>
      </w:r>
      <w:r w:rsidR="00206E0A">
        <w:fldChar w:fldCharType="begin"/>
      </w:r>
      <w:r w:rsidR="00206E0A">
        <w:instrText xml:space="preserve"> SEQ Kode_Program_3. \* ARABIC </w:instrText>
      </w:r>
      <w:r w:rsidR="00206E0A">
        <w:fldChar w:fldCharType="separate"/>
      </w:r>
      <w:proofErr w:type="gramStart"/>
      <w:r w:rsidR="00C32FCD">
        <w:rPr>
          <w:noProof/>
        </w:rPr>
        <w:t>13</w:t>
      </w:r>
      <w:r w:rsidR="00206E0A">
        <w:rPr>
          <w:noProof/>
        </w:rPr>
        <w:fldChar w:fldCharType="end"/>
      </w:r>
      <w:r>
        <w:rPr>
          <w:b w:val="0"/>
        </w:rPr>
        <w:t xml:space="preserve"> Penerbitan_ktp_model.php</w:t>
      </w:r>
      <w:proofErr w:type="gramEnd"/>
    </w:p>
    <w:p w14:paraId="0F2CF3FC" w14:textId="1D4B5B8F" w:rsidR="00083C2C" w:rsidRDefault="00083C2C" w:rsidP="00083C2C">
      <w:pPr>
        <w:ind w:firstLine="851"/>
      </w:pPr>
      <w:proofErr w:type="gramStart"/>
      <w:r>
        <w:t xml:space="preserve">Kode Program 3.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roofErr w:type="gramEnd"/>
    </w:p>
    <w:p w14:paraId="2A691B5C" w14:textId="77777777" w:rsidR="0051418B" w:rsidRPr="00083C2C" w:rsidRDefault="0051418B" w:rsidP="0051418B"/>
    <w:p w14:paraId="3CD4D87C" w14:textId="220E2FE8" w:rsidR="009D08AB" w:rsidRDefault="009D08AB" w:rsidP="009D08AB">
      <w:pPr>
        <w:pStyle w:val="ListParagraph"/>
        <w:numPr>
          <w:ilvl w:val="3"/>
          <w:numId w:val="41"/>
        </w:numPr>
        <w:ind w:left="851" w:hanging="851"/>
      </w:pPr>
      <w:r>
        <w:t>Controller Penerbitan KTP</w:t>
      </w:r>
    </w:p>
    <w:p w14:paraId="6F044D32" w14:textId="3F6C6355" w:rsidR="0051418B" w:rsidRDefault="0051418B" w:rsidP="0051418B">
      <w:pPr>
        <w:pStyle w:val="ListParagraph"/>
        <w:ind w:left="0" w:firstLine="851"/>
      </w:pPr>
      <w:proofErr w:type="gramStart"/>
      <w:r>
        <w:t xml:space="preserve">Controller Penerbitan KTP adalah controller yang digunakan untuk menerima </w:t>
      </w:r>
      <w:r w:rsidRPr="0051418B">
        <w:rPr>
          <w:i/>
        </w:rPr>
        <w:t>request</w:t>
      </w:r>
      <w:r>
        <w:t xml:space="preserve"> data pengajuan KTP dan meneruskan ke model.</w:t>
      </w:r>
      <w:proofErr w:type="gramEnd"/>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6037BB">
            <w:pPr>
              <w:pStyle w:val="KodeProgram"/>
            </w:pPr>
            <w:r>
              <w:t>}</w:t>
            </w:r>
          </w:p>
        </w:tc>
      </w:tr>
    </w:tbl>
    <w:p w14:paraId="4C238441" w14:textId="71B62A44" w:rsidR="0051418B" w:rsidRDefault="0051418B" w:rsidP="0051418B">
      <w:pPr>
        <w:pStyle w:val="Caption"/>
        <w:rPr>
          <w:b w:val="0"/>
        </w:rPr>
      </w:pPr>
      <w:r>
        <w:lastRenderedPageBreak/>
        <w:t xml:space="preserve">Kode Program 3. </w:t>
      </w:r>
      <w:r w:rsidR="00206E0A">
        <w:fldChar w:fldCharType="begin"/>
      </w:r>
      <w:r w:rsidR="00206E0A">
        <w:instrText xml:space="preserve"> SEQ Kode_Program_3. \* ARABIC </w:instrText>
      </w:r>
      <w:r w:rsidR="00206E0A">
        <w:fldChar w:fldCharType="separate"/>
      </w:r>
      <w:proofErr w:type="gramStart"/>
      <w:r w:rsidR="00C32FCD">
        <w:rPr>
          <w:noProof/>
        </w:rPr>
        <w:t>14</w:t>
      </w:r>
      <w:r w:rsidR="00206E0A">
        <w:rPr>
          <w:noProof/>
        </w:rPr>
        <w:fldChar w:fldCharType="end"/>
      </w:r>
      <w:r>
        <w:rPr>
          <w:b w:val="0"/>
        </w:rPr>
        <w:t xml:space="preserve"> Penerbitan_ktp.php</w:t>
      </w:r>
      <w:proofErr w:type="gramEnd"/>
    </w:p>
    <w:p w14:paraId="0BA91C7A" w14:textId="0892ED43" w:rsidR="0051418B" w:rsidRDefault="0051418B" w:rsidP="0051418B">
      <w:pPr>
        <w:ind w:firstLine="851"/>
      </w:pPr>
      <w:proofErr w:type="gramStart"/>
      <w:r>
        <w:t xml:space="preserve">Kode Program 3.14 merupakan kode program yang digunakan untuk menerima </w:t>
      </w:r>
      <w:r w:rsidRPr="0051418B">
        <w:rPr>
          <w:i/>
        </w:rPr>
        <w:t>request</w:t>
      </w:r>
      <w:r>
        <w:t xml:space="preserve"> berdasarkan </w:t>
      </w:r>
      <w:r w:rsidRPr="0051418B">
        <w:rPr>
          <w:i/>
        </w:rPr>
        <w:t>route mapping</w:t>
      </w:r>
      <w:r>
        <w:t xml:space="preserve"> untuk membuat pengajuan penerbitan KTP baru.</w:t>
      </w:r>
      <w:proofErr w:type="gramEnd"/>
    </w:p>
    <w:p w14:paraId="27D09939" w14:textId="77777777" w:rsidR="0051418B" w:rsidRPr="0051418B" w:rsidRDefault="0051418B" w:rsidP="0051418B"/>
    <w:p w14:paraId="4FB470ED" w14:textId="4588AA15" w:rsidR="00C32FCD" w:rsidRDefault="00B31B60" w:rsidP="00C32FCD">
      <w:pPr>
        <w:pStyle w:val="Heading3"/>
        <w:numPr>
          <w:ilvl w:val="0"/>
          <w:numId w:val="37"/>
        </w:numPr>
        <w:ind w:left="851" w:hanging="851"/>
      </w:pPr>
      <w:r>
        <w:lastRenderedPageBreak/>
        <w:t>Mengubah Password</w:t>
      </w:r>
    </w:p>
    <w:p w14:paraId="26F1CAD6" w14:textId="446CD3D7" w:rsidR="00C32FCD" w:rsidRPr="00C32FCD" w:rsidRDefault="00C32FCD" w:rsidP="00C32FCD">
      <w:pPr>
        <w:ind w:firstLine="851"/>
      </w:pPr>
      <w:proofErr w:type="gramStart"/>
      <w:r>
        <w:t xml:space="preserve">Masyarakat dapat melakukan perubahan </w:t>
      </w:r>
      <w:r w:rsidRPr="00C32FCD">
        <w:rPr>
          <w:i/>
        </w:rPr>
        <w:t>password</w:t>
      </w:r>
      <w:r>
        <w:t xml:space="preserve"> pada akun pengguna terkait.</w:t>
      </w:r>
      <w:proofErr w:type="gramEnd"/>
      <w:r>
        <w:t xml:space="preserve"> </w:t>
      </w:r>
      <w:proofErr w:type="gramStart"/>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roofErr w:type="gramEnd"/>
    </w:p>
    <w:p w14:paraId="15509CF8" w14:textId="6B4E32C9" w:rsidR="009D08AB" w:rsidRDefault="009D08AB" w:rsidP="009D08AB">
      <w:pPr>
        <w:pStyle w:val="ListParagraph"/>
        <w:numPr>
          <w:ilvl w:val="3"/>
          <w:numId w:val="42"/>
        </w:numPr>
        <w:ind w:left="851" w:hanging="851"/>
      </w:pPr>
      <w:r>
        <w:t>Model Manajemen Pengguna</w:t>
      </w:r>
    </w:p>
    <w:p w14:paraId="1E07BCFE" w14:textId="16D7C2FB" w:rsidR="00C32FCD" w:rsidRDefault="00C32FCD" w:rsidP="00C32FCD">
      <w:pPr>
        <w:pStyle w:val="ListParagraph"/>
        <w:ind w:left="0" w:firstLine="851"/>
      </w:pPr>
      <w:proofErr w:type="gramStart"/>
      <w:r>
        <w:t xml:space="preserve">Model Manajemen Pengguna adalah model yang digunakan untuk menyimpan perubahan data pengguna misalnya perubahan </w:t>
      </w:r>
      <w:r w:rsidRPr="00C32FCD">
        <w:rPr>
          <w:i/>
        </w:rPr>
        <w:t>password</w:t>
      </w:r>
      <w:r>
        <w:t>.</w:t>
      </w:r>
      <w:proofErr w:type="gramEnd"/>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2556DE">
            <w:pPr>
              <w:pStyle w:val="KodeProgram"/>
            </w:pPr>
            <w:r>
              <w:t>}</w:t>
            </w:r>
          </w:p>
        </w:tc>
      </w:tr>
    </w:tbl>
    <w:p w14:paraId="11E39C16" w14:textId="2E98FED8" w:rsidR="00C32FCD" w:rsidRDefault="00C32FCD" w:rsidP="00C32FCD">
      <w:pPr>
        <w:pStyle w:val="Caption"/>
        <w:rPr>
          <w:b w:val="0"/>
        </w:rPr>
      </w:pPr>
      <w:r>
        <w:t xml:space="preserve">Kode Program 3. </w:t>
      </w:r>
      <w:r w:rsidR="00206E0A">
        <w:fldChar w:fldCharType="begin"/>
      </w:r>
      <w:r w:rsidR="00206E0A">
        <w:instrText xml:space="preserve"> SEQ Kode_Program_3. \* ARABIC </w:instrText>
      </w:r>
      <w:r w:rsidR="00206E0A">
        <w:fldChar w:fldCharType="separate"/>
      </w:r>
      <w:proofErr w:type="gramStart"/>
      <w:r>
        <w:rPr>
          <w:noProof/>
        </w:rPr>
        <w:t>15</w:t>
      </w:r>
      <w:r w:rsidR="00206E0A">
        <w:rPr>
          <w:noProof/>
        </w:rPr>
        <w:fldChar w:fldCharType="end"/>
      </w:r>
      <w:r>
        <w:rPr>
          <w:b w:val="0"/>
        </w:rPr>
        <w:t xml:space="preserve"> Manajemen_pengguna_model.php</w:t>
      </w:r>
      <w:proofErr w:type="gramEnd"/>
    </w:p>
    <w:p w14:paraId="576A9312" w14:textId="3A0E8A4E" w:rsidR="00C32FCD" w:rsidRDefault="00C32FCD" w:rsidP="00C32FCD">
      <w:pPr>
        <w:ind w:firstLine="851"/>
      </w:pPr>
      <w:proofErr w:type="gramStart"/>
      <w:r>
        <w:t xml:space="preserve">Kode Program 3.15 adalah kode program yang digunakan untuk menyimpan perubahan data akun pengguna pada table </w:t>
      </w:r>
      <w:r w:rsidRPr="00C32FCD">
        <w:rPr>
          <w:rStyle w:val="KodeProgramChar"/>
        </w:rPr>
        <w:t>ref_user</w:t>
      </w:r>
      <w:r>
        <w:t>.</w:t>
      </w:r>
      <w:proofErr w:type="gramEnd"/>
    </w:p>
    <w:p w14:paraId="5ADCB384" w14:textId="77777777" w:rsidR="00C32FCD" w:rsidRPr="00C32FCD" w:rsidRDefault="00C32FCD" w:rsidP="00C32FCD"/>
    <w:p w14:paraId="116F0637" w14:textId="31FF3BD0" w:rsidR="009D08AB" w:rsidRDefault="009D08AB" w:rsidP="009D08AB">
      <w:pPr>
        <w:pStyle w:val="ListParagraph"/>
        <w:numPr>
          <w:ilvl w:val="3"/>
          <w:numId w:val="42"/>
        </w:numPr>
        <w:ind w:left="851" w:hanging="851"/>
      </w:pPr>
      <w:r>
        <w:t>Controller Manajemen Pengguna</w:t>
      </w:r>
    </w:p>
    <w:p w14:paraId="5FDFBF58" w14:textId="75756C98" w:rsidR="00C32FCD" w:rsidRDefault="00C32FCD" w:rsidP="00C32FCD">
      <w:pPr>
        <w:pStyle w:val="ListParagraph"/>
        <w:ind w:left="0" w:firstLine="851"/>
      </w:pPr>
      <w:proofErr w:type="gramStart"/>
      <w:r>
        <w:t xml:space="preserve">Controller Manajemen Pengguna adalah controller yang digunakan untuk menerima </w:t>
      </w:r>
      <w:r w:rsidRPr="00C32FCD">
        <w:rPr>
          <w:i/>
        </w:rPr>
        <w:t>request</w:t>
      </w:r>
      <w:r>
        <w:t xml:space="preserve"> perubahan data akun dan meneruskan ke model.</w:t>
      </w:r>
      <w:proofErr w:type="gramEnd"/>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000C48DA" w14:textId="77777777" w:rsidR="006D2322" w:rsidRDefault="006D2322" w:rsidP="006D2322">
            <w:pPr>
              <w:pStyle w:val="KodeProgram"/>
            </w:pPr>
            <w:r>
              <w:t xml:space="preserve">    }</w:t>
            </w:r>
          </w:p>
          <w:p w14:paraId="72537270" w14:textId="77777777" w:rsidR="006D2322" w:rsidRDefault="006D2322" w:rsidP="006D2322">
            <w:pPr>
              <w:pStyle w:val="KodeProgram"/>
            </w:pP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6D2322">
            <w:pPr>
              <w:pStyle w:val="KodeProgram"/>
            </w:pPr>
            <w:r>
              <w:t>}</w:t>
            </w:r>
          </w:p>
        </w:tc>
      </w:tr>
    </w:tbl>
    <w:p w14:paraId="7FF792C3" w14:textId="15DDFA1F" w:rsidR="00C32FCD" w:rsidRDefault="00C32FCD" w:rsidP="00C32FCD">
      <w:pPr>
        <w:pStyle w:val="Caption"/>
        <w:rPr>
          <w:b w:val="0"/>
        </w:rPr>
      </w:pPr>
      <w:r>
        <w:lastRenderedPageBreak/>
        <w:t xml:space="preserve">Kode Program 3. </w:t>
      </w:r>
      <w:r>
        <w:fldChar w:fldCharType="begin"/>
      </w:r>
      <w:r>
        <w:instrText xml:space="preserve"> SEQ Kode_Program_3. \* ARABIC </w:instrText>
      </w:r>
      <w:r>
        <w:fldChar w:fldCharType="separate"/>
      </w:r>
      <w:proofErr w:type="gramStart"/>
      <w:r>
        <w:rPr>
          <w:noProof/>
        </w:rPr>
        <w:t>16</w:t>
      </w:r>
      <w:r>
        <w:fldChar w:fldCharType="end"/>
      </w:r>
      <w:r>
        <w:rPr>
          <w:b w:val="0"/>
        </w:rPr>
        <w:t xml:space="preserve"> Manajemen_pengguna.php</w:t>
      </w:r>
      <w:proofErr w:type="gramEnd"/>
    </w:p>
    <w:p w14:paraId="4256C55B" w14:textId="156D1154" w:rsidR="00C32FCD" w:rsidRDefault="00C32FCD" w:rsidP="00C32FCD">
      <w:pPr>
        <w:ind w:firstLine="851"/>
      </w:pPr>
      <w:proofErr w:type="gramStart"/>
      <w:r>
        <w:t xml:space="preserve">Kode Program 3.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roofErr w:type="gramEnd"/>
    </w:p>
    <w:p w14:paraId="648AA649" w14:textId="77777777" w:rsidR="006D569C" w:rsidRPr="00C32FCD" w:rsidRDefault="006D569C" w:rsidP="006D569C"/>
    <w:p w14:paraId="694E9AD8" w14:textId="7104D667" w:rsidR="009D08AB" w:rsidRDefault="009D08AB" w:rsidP="009D08AB">
      <w:pPr>
        <w:pStyle w:val="Heading3"/>
        <w:numPr>
          <w:ilvl w:val="0"/>
          <w:numId w:val="37"/>
        </w:numPr>
        <w:ind w:left="851" w:hanging="851"/>
      </w:pPr>
      <w:r>
        <w:t>Hasil</w:t>
      </w:r>
    </w:p>
    <w:p w14:paraId="5936D71F" w14:textId="2805D9FB" w:rsidR="002F07D0" w:rsidRDefault="002F07D0" w:rsidP="002F07D0">
      <w:pPr>
        <w:ind w:firstLine="851"/>
      </w:pPr>
      <w:proofErr w:type="gramStart"/>
      <w:r>
        <w:t>Aplikasi SIDILAN Modul Masyarakat adalah aplikasi yang bisa digunakan oleh masyarakat untuk me</w:t>
      </w:r>
      <w:r w:rsidR="002E2B68">
        <w:t>lihat dan membuat pengajuan berkas pencatatan sipil di Kabupaten Gianyar.</w:t>
      </w:r>
      <w:proofErr w:type="gramEnd"/>
    </w:p>
    <w:p w14:paraId="0388297C" w14:textId="7350DD43" w:rsidR="002E2B68" w:rsidRDefault="002E2B68" w:rsidP="002E2B68">
      <w:pPr>
        <w:pStyle w:val="ListParagraph"/>
        <w:numPr>
          <w:ilvl w:val="3"/>
          <w:numId w:val="43"/>
        </w:numPr>
        <w:ind w:left="851" w:hanging="851"/>
      </w:pPr>
      <w:r>
        <w:t>Daftar Pengajuan</w:t>
      </w:r>
    </w:p>
    <w:p w14:paraId="0F57EC91" w14:textId="0AA80747" w:rsidR="00206E0A" w:rsidRDefault="00206E0A" w:rsidP="00206E0A">
      <w:pPr>
        <w:pStyle w:val="ListParagraph"/>
        <w:ind w:left="0" w:firstLine="851"/>
      </w:pPr>
      <w:proofErr w:type="gramStart"/>
      <w:r>
        <w:t xml:space="preserve">Daftar Pengajuan adalah halaman yang menampilkan permohonan pengajuan yang telah dibuat </w:t>
      </w:r>
      <w:r w:rsidR="00AF03FA">
        <w:t>oleh user.</w:t>
      </w:r>
      <w:proofErr w:type="gramEnd"/>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7C23CD">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4055C3AC" w:rsidR="00AF03FA" w:rsidRDefault="00AF03FA" w:rsidP="00AF03FA">
      <w:pPr>
        <w:pStyle w:val="Caption"/>
        <w:rPr>
          <w:b w:val="0"/>
        </w:rPr>
      </w:pPr>
      <w:proofErr w:type="gramStart"/>
      <w:r>
        <w:t>Gambar 3.</w:t>
      </w:r>
      <w:proofErr w:type="gramEnd"/>
      <w:r>
        <w:t xml:space="preserve"> </w:t>
      </w:r>
      <w:fldSimple w:instr=" SEQ Gambar_3. \* ARABIC ">
        <w:r w:rsidR="00382155">
          <w:rPr>
            <w:noProof/>
          </w:rPr>
          <w:t>8</w:t>
        </w:r>
      </w:fldSimple>
      <w:r>
        <w:rPr>
          <w:b w:val="0"/>
        </w:rPr>
        <w:t xml:space="preserve"> Halaman Daftar Pengajuan</w:t>
      </w:r>
    </w:p>
    <w:p w14:paraId="3540644B" w14:textId="507B2BCE" w:rsidR="00AF03FA" w:rsidRDefault="00AF03FA" w:rsidP="00AF03FA">
      <w:r>
        <w:tab/>
      </w:r>
      <w:proofErr w:type="gramStart"/>
      <w:r>
        <w:t xml:space="preserve">Gambar 3.8 adalah </w:t>
      </w:r>
      <w:r>
        <w:t>tampilan dari halaman daftar pengajuan.</w:t>
      </w:r>
      <w:proofErr w:type="gramEnd"/>
      <w:r>
        <w:t xml:space="preserve"> </w:t>
      </w:r>
      <w:proofErr w:type="gramStart"/>
      <w:r>
        <w:t xml:space="preserve">Daftar tersebut menampilkan data yang dibutuhkan yaitu </w:t>
      </w:r>
      <w:r>
        <w:t>Jenis Layanan, Tanggal Pengajuan dan Status Pengajuan.</w:t>
      </w:r>
      <w:proofErr w:type="gramEnd"/>
    </w:p>
    <w:p w14:paraId="2E280601" w14:textId="77777777" w:rsidR="00AF03FA" w:rsidRPr="00AF03FA" w:rsidRDefault="00AF03FA" w:rsidP="00AF03FA"/>
    <w:p w14:paraId="00453DF8" w14:textId="4EFBA9F5" w:rsidR="002E2B68" w:rsidRDefault="002E2B68" w:rsidP="002E2B68">
      <w:pPr>
        <w:pStyle w:val="ListParagraph"/>
        <w:numPr>
          <w:ilvl w:val="3"/>
          <w:numId w:val="43"/>
        </w:numPr>
        <w:ind w:left="851" w:hanging="851"/>
      </w:pPr>
      <w:r>
        <w:t>Pengajuan Penerbitan KK Baru</w:t>
      </w:r>
    </w:p>
    <w:p w14:paraId="204C56B4" w14:textId="3FFFBC21" w:rsidR="00AF03FA" w:rsidRDefault="00AF03FA" w:rsidP="00AF03FA">
      <w:pPr>
        <w:pStyle w:val="ListParagraph"/>
        <w:ind w:left="0" w:firstLine="851"/>
      </w:pPr>
      <w:r>
        <w:lastRenderedPageBreak/>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7C23CD">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6B62199" w:rsidR="00AF03FA" w:rsidRDefault="00AF03FA" w:rsidP="00AF03FA">
      <w:pPr>
        <w:pStyle w:val="Caption"/>
        <w:rPr>
          <w:b w:val="0"/>
        </w:rPr>
      </w:pPr>
      <w:proofErr w:type="gramStart"/>
      <w:r>
        <w:t>Gambar 3.</w:t>
      </w:r>
      <w:proofErr w:type="gramEnd"/>
      <w:r>
        <w:t xml:space="preserve"> </w:t>
      </w:r>
      <w:fldSimple w:instr=" SEQ Gambar_3. \* ARABIC ">
        <w:r w:rsidR="00382155">
          <w:rPr>
            <w:noProof/>
          </w:rPr>
          <w:t>9</w:t>
        </w:r>
      </w:fldSimple>
      <w:r>
        <w:rPr>
          <w:b w:val="0"/>
        </w:rPr>
        <w:t xml:space="preserve"> Halaman Pengajuan KK Baru</w:t>
      </w:r>
    </w:p>
    <w:p w14:paraId="769FACD3" w14:textId="1A527605" w:rsidR="00AF03FA" w:rsidRDefault="00AF03FA" w:rsidP="00AF03FA">
      <w:r>
        <w:tab/>
        <w:t>Gambar 3.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2E2B68">
      <w:pPr>
        <w:pStyle w:val="ListParagraph"/>
        <w:numPr>
          <w:ilvl w:val="3"/>
          <w:numId w:val="43"/>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7C23CD">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472F323F" w:rsidR="00691FC5" w:rsidRDefault="00691FC5" w:rsidP="00691FC5">
      <w:pPr>
        <w:pStyle w:val="Caption"/>
        <w:rPr>
          <w:b w:val="0"/>
        </w:rPr>
      </w:pPr>
      <w:proofErr w:type="gramStart"/>
      <w:r>
        <w:t>Gambar 3.</w:t>
      </w:r>
      <w:proofErr w:type="gramEnd"/>
      <w:r>
        <w:t xml:space="preserve"> </w:t>
      </w:r>
      <w:fldSimple w:instr=" SEQ Gambar_3. \* ARABIC ">
        <w:r w:rsidR="00382155">
          <w:rPr>
            <w:noProof/>
          </w:rPr>
          <w:t>10</w:t>
        </w:r>
      </w:fldSimple>
      <w:r>
        <w:rPr>
          <w:b w:val="0"/>
        </w:rPr>
        <w:t xml:space="preserve"> Halaman Pengajuan KTP Baru</w:t>
      </w:r>
    </w:p>
    <w:p w14:paraId="33EDDC75" w14:textId="375F3C6E" w:rsidR="00691FC5" w:rsidRDefault="00691FC5" w:rsidP="00691FC5">
      <w:pPr>
        <w:ind w:firstLine="851"/>
      </w:pPr>
      <w:r>
        <w:t xml:space="preserve">Gambar 3.10 adalah tampilan dari halaman untuk </w:t>
      </w:r>
      <w:r w:rsidRPr="006C445D">
        <w:rPr>
          <w:i/>
        </w:rPr>
        <w:t>upload file</w:t>
      </w:r>
      <w:r>
        <w:t xml:space="preserve"> KK dan Surat Pengantar dari Desa. </w:t>
      </w:r>
      <w:proofErr w:type="gramStart"/>
      <w:r w:rsidR="006C445D">
        <w:t>Berkas yang diunggah sesuai dengan Standar Pelayanan Disdukcapil Kabupaten Gianyar.</w:t>
      </w:r>
      <w:proofErr w:type="gramEnd"/>
    </w:p>
    <w:p w14:paraId="7B6DCDFF" w14:textId="77777777" w:rsidR="00382155" w:rsidRPr="00691FC5" w:rsidRDefault="00382155" w:rsidP="00691FC5">
      <w:pPr>
        <w:ind w:firstLine="851"/>
      </w:pPr>
    </w:p>
    <w:p w14:paraId="3C7581F4" w14:textId="030745AF" w:rsidR="002E2B68" w:rsidRDefault="002E2B68" w:rsidP="002E2B68">
      <w:pPr>
        <w:pStyle w:val="ListParagraph"/>
        <w:numPr>
          <w:ilvl w:val="3"/>
          <w:numId w:val="43"/>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7C23CD">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A566AFF" w:rsidR="00382155" w:rsidRDefault="00382155" w:rsidP="00382155">
      <w:pPr>
        <w:pStyle w:val="Caption"/>
        <w:rPr>
          <w:b w:val="0"/>
        </w:rPr>
      </w:pPr>
      <w:proofErr w:type="gramStart"/>
      <w:r>
        <w:t>Gambar 3.</w:t>
      </w:r>
      <w:proofErr w:type="gramEnd"/>
      <w:r>
        <w:t xml:space="preserve"> </w:t>
      </w:r>
      <w:r>
        <w:fldChar w:fldCharType="begin"/>
      </w:r>
      <w:r>
        <w:instrText xml:space="preserve"> SEQ Gambar_3. \* ARABIC </w:instrText>
      </w:r>
      <w:r>
        <w:fldChar w:fldCharType="separate"/>
      </w:r>
      <w:proofErr w:type="gramStart"/>
      <w:r>
        <w:rPr>
          <w:noProof/>
        </w:rPr>
        <w:t>11</w:t>
      </w:r>
      <w:r>
        <w:fldChar w:fldCharType="end"/>
      </w:r>
      <w:r>
        <w:rPr>
          <w:b w:val="0"/>
        </w:rPr>
        <w:t xml:space="preserve"> Halaman Perubahan Password</w:t>
      </w:r>
      <w:proofErr w:type="gramEnd"/>
    </w:p>
    <w:p w14:paraId="1F53BBC0" w14:textId="1053A5F6" w:rsidR="00382155" w:rsidRPr="00382155" w:rsidRDefault="00382155" w:rsidP="00382155">
      <w:pPr>
        <w:ind w:firstLine="851"/>
      </w:pPr>
      <w:proofErr w:type="gramStart"/>
      <w:r>
        <w:t xml:space="preserve">Gambar 3.11 adalah tampilan dari halaman untuk melakukan perubahan </w:t>
      </w:r>
      <w:r w:rsidRPr="00382155">
        <w:rPr>
          <w:i/>
        </w:rPr>
        <w:t>password</w:t>
      </w:r>
      <w:r>
        <w:t>.</w:t>
      </w:r>
      <w:proofErr w:type="gramEnd"/>
      <w:r>
        <w:t xml:space="preserve"> </w:t>
      </w:r>
      <w:proofErr w:type="gramStart"/>
      <w:r w:rsidRPr="00382155">
        <w:rPr>
          <w:i/>
        </w:rPr>
        <w:t>Field</w:t>
      </w:r>
      <w:r>
        <w:t xml:space="preserve"> yang dibutuhkan adalah </w:t>
      </w:r>
      <w:r w:rsidRPr="00382155">
        <w:rPr>
          <w:i/>
        </w:rPr>
        <w:t>password</w:t>
      </w:r>
      <w:r>
        <w:t xml:space="preserve"> lama dan </w:t>
      </w:r>
      <w:r w:rsidRPr="00382155">
        <w:rPr>
          <w:i/>
        </w:rPr>
        <w:t>password</w:t>
      </w:r>
      <w:r>
        <w:t xml:space="preserve"> baru.</w:t>
      </w:r>
      <w:bookmarkStart w:id="66" w:name="_GoBack"/>
      <w:bookmarkEnd w:id="66"/>
      <w:proofErr w:type="gramEnd"/>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70EAD958" w14:textId="77777777" w:rsidR="00B3591D" w:rsidRDefault="00B3591D" w:rsidP="00B3591D"/>
    <w:p w14:paraId="7CA102C5" w14:textId="77777777" w:rsidR="00B3591D" w:rsidRPr="00B3591D" w:rsidRDefault="00B3591D" w:rsidP="00B3591D"/>
    <w:p w14:paraId="24A319D0" w14:textId="77777777" w:rsidR="00D00BE5" w:rsidRDefault="00D00BE5" w:rsidP="00D00BE5"/>
    <w:p w14:paraId="20220ECA" w14:textId="77777777" w:rsidR="00D00BE5" w:rsidRDefault="00D00BE5" w:rsidP="00D00BE5"/>
    <w:p w14:paraId="559E2722" w14:textId="77777777" w:rsidR="00D00BE5" w:rsidRDefault="00D00BE5" w:rsidP="00D00BE5"/>
    <w:p w14:paraId="2F5035B2" w14:textId="77777777" w:rsidR="00D00BE5" w:rsidRDefault="00D00BE5" w:rsidP="00D00BE5"/>
    <w:p w14:paraId="3328A82F" w14:textId="77777777" w:rsidR="00D00BE5" w:rsidRDefault="00D00BE5" w:rsidP="00D00BE5"/>
    <w:p w14:paraId="39C8E798" w14:textId="77777777" w:rsidR="00D00BE5" w:rsidRDefault="00D00BE5" w:rsidP="00D00BE5"/>
    <w:p w14:paraId="6B6987DC" w14:textId="77777777" w:rsidR="00D00BE5" w:rsidRDefault="00D00BE5" w:rsidP="00D00BE5"/>
    <w:p w14:paraId="4A8DF45D" w14:textId="77777777" w:rsidR="00D00BE5" w:rsidRDefault="00D00BE5" w:rsidP="00D00BE5"/>
    <w:p w14:paraId="42E46DED" w14:textId="77777777" w:rsidR="00D00BE5" w:rsidRDefault="00D00BE5" w:rsidP="00D00BE5"/>
    <w:p w14:paraId="5059E447" w14:textId="77777777" w:rsidR="00D00BE5" w:rsidRPr="00D00BE5" w:rsidRDefault="00D00BE5" w:rsidP="00D00BE5"/>
    <w:p w14:paraId="6160D16C" w14:textId="1960FEFD" w:rsidR="00742389" w:rsidRDefault="00742389" w:rsidP="00742389">
      <w:pPr>
        <w:pStyle w:val="Heading1"/>
      </w:pPr>
      <w:bookmarkStart w:id="67" w:name="_Toc60696845"/>
      <w:r>
        <w:t xml:space="preserve">BAB </w:t>
      </w:r>
      <w:r w:rsidR="00F74353">
        <w:rPr>
          <w:lang w:val="id-ID"/>
        </w:rPr>
        <w:t>VI</w:t>
      </w:r>
      <w:r>
        <w:br/>
        <w:t>KESIMPULAN DAN SARAN</w:t>
      </w:r>
      <w:bookmarkEnd w:id="67"/>
    </w:p>
    <w:p w14:paraId="345B6648" w14:textId="77777777" w:rsidR="00742389" w:rsidRPr="00742389" w:rsidRDefault="00742389" w:rsidP="00742389"/>
    <w:p w14:paraId="22493520" w14:textId="52F3B4C0" w:rsidR="00742389" w:rsidRDefault="00742389" w:rsidP="00742389">
      <w:pPr>
        <w:pStyle w:val="Heading2"/>
        <w:numPr>
          <w:ilvl w:val="0"/>
          <w:numId w:val="32"/>
        </w:numPr>
        <w:rPr>
          <w:rFonts w:eastAsia="Times New Roman" w:cs="Times New Roman"/>
          <w:szCs w:val="24"/>
        </w:rPr>
      </w:pPr>
      <w:bookmarkStart w:id="68" w:name="_Toc60696846"/>
      <w:r>
        <w:rPr>
          <w:rFonts w:eastAsia="Times New Roman" w:cs="Times New Roman"/>
          <w:szCs w:val="24"/>
        </w:rPr>
        <w:t>Kesimpulan</w:t>
      </w:r>
      <w:bookmarkEnd w:id="68"/>
    </w:p>
    <w:p w14:paraId="36A74353" w14:textId="7E4EB7EA" w:rsidR="00742389" w:rsidRDefault="00742389" w:rsidP="00742389">
      <w:pPr>
        <w:pStyle w:val="Heading2"/>
        <w:numPr>
          <w:ilvl w:val="0"/>
          <w:numId w:val="32"/>
        </w:numPr>
        <w:rPr>
          <w:rFonts w:eastAsia="Times New Roman" w:cs="Times New Roman"/>
          <w:szCs w:val="24"/>
        </w:rPr>
      </w:pPr>
      <w:bookmarkStart w:id="69" w:name="_Toc60696847"/>
      <w:r>
        <w:rPr>
          <w:rFonts w:eastAsia="Times New Roman" w:cs="Times New Roman"/>
          <w:szCs w:val="24"/>
        </w:rPr>
        <w:t>Saran</w:t>
      </w:r>
      <w:bookmarkEnd w:id="69"/>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70" w:name="_Toc60696848"/>
      <w:r>
        <w:lastRenderedPageBreak/>
        <w:t>DAFTAR PUSTAKA</w:t>
      </w:r>
      <w:bookmarkEnd w:id="70"/>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71" w:name="_Toc60666353"/>
      <w:bookmarkStart w:id="72" w:name="_Toc60696849"/>
      <w:r w:rsidRPr="00756303">
        <w:lastRenderedPageBreak/>
        <w:t>JADWAL PELAKSANAAN MAGANG INDUSTRI TI</w:t>
      </w:r>
      <w:bookmarkEnd w:id="71"/>
      <w:bookmarkEnd w:id="72"/>
    </w:p>
    <w:p w14:paraId="16939C9C" w14:textId="25F7C33D" w:rsidR="00742389" w:rsidRDefault="00742389" w:rsidP="00742389"/>
    <w:p w14:paraId="2D09CCE9" w14:textId="6C06C0A3" w:rsidR="00742389" w:rsidRDefault="00742389" w:rsidP="00742389"/>
    <w:p w14:paraId="2E3637B8"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73" w:name="_Toc60666354"/>
      <w:bookmarkStart w:id="74" w:name="_Toc60696850"/>
      <w:r w:rsidRPr="00756303">
        <w:lastRenderedPageBreak/>
        <w:t>LAMPIRAN</w:t>
      </w:r>
      <w:bookmarkEnd w:id="73"/>
      <w:bookmarkEnd w:id="74"/>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137220" w14:textId="77777777" w:rsidR="00AA2C8B" w:rsidRDefault="00AA2C8B" w:rsidP="00465ACC">
      <w:pPr>
        <w:spacing w:line="240" w:lineRule="auto"/>
      </w:pPr>
      <w:r>
        <w:separator/>
      </w:r>
    </w:p>
  </w:endnote>
  <w:endnote w:type="continuationSeparator" w:id="0">
    <w:p w14:paraId="0282D048" w14:textId="77777777" w:rsidR="00AA2C8B" w:rsidRDefault="00AA2C8B"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00D28021" w:rsidR="00206E0A" w:rsidRDefault="00206E0A">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14:paraId="401F0FF1" w14:textId="77777777" w:rsidR="00206E0A" w:rsidRDefault="00206E0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672FC" w14:textId="2B9BC95E" w:rsidR="00206E0A" w:rsidRDefault="00206E0A">
    <w:pPr>
      <w:pStyle w:val="Footer"/>
      <w:jc w:val="center"/>
    </w:pPr>
  </w:p>
  <w:p w14:paraId="1AECC694" w14:textId="77777777" w:rsidR="00206E0A" w:rsidRDefault="00206E0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44E6C" w14:textId="0BDCDAAF" w:rsidR="00206E0A" w:rsidRDefault="00206E0A">
    <w:pPr>
      <w:pStyle w:val="Footer"/>
      <w:jc w:val="center"/>
    </w:pPr>
  </w:p>
  <w:p w14:paraId="3F117793" w14:textId="77777777" w:rsidR="00206E0A" w:rsidRDefault="00206E0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6910873"/>
      <w:docPartObj>
        <w:docPartGallery w:val="Page Numbers (Bottom of Page)"/>
        <w:docPartUnique/>
      </w:docPartObj>
    </w:sdtPr>
    <w:sdtEndPr>
      <w:rPr>
        <w:noProof/>
      </w:rPr>
    </w:sdtEndPr>
    <w:sdtContent>
      <w:p w14:paraId="2342912A" w14:textId="64EC3823" w:rsidR="00206E0A" w:rsidRDefault="00206E0A">
        <w:pPr>
          <w:pStyle w:val="Footer"/>
          <w:jc w:val="center"/>
        </w:pPr>
        <w:r>
          <w:fldChar w:fldCharType="begin"/>
        </w:r>
        <w:r>
          <w:instrText xml:space="preserve"> PAGE   \* MERGEFORMAT </w:instrText>
        </w:r>
        <w:r>
          <w:fldChar w:fldCharType="separate"/>
        </w:r>
        <w:r w:rsidR="007C23CD">
          <w:rPr>
            <w:noProof/>
          </w:rPr>
          <w:t>53</w:t>
        </w:r>
        <w:r>
          <w:rPr>
            <w:noProof/>
          </w:rPr>
          <w:fldChar w:fldCharType="end"/>
        </w:r>
      </w:p>
    </w:sdtContent>
  </w:sdt>
  <w:p w14:paraId="58329642" w14:textId="77777777" w:rsidR="00206E0A" w:rsidRDefault="00206E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E83520" w14:textId="77777777" w:rsidR="00AA2C8B" w:rsidRDefault="00AA2C8B" w:rsidP="00465ACC">
      <w:pPr>
        <w:spacing w:line="240" w:lineRule="auto"/>
      </w:pPr>
      <w:r>
        <w:separator/>
      </w:r>
    </w:p>
  </w:footnote>
  <w:footnote w:type="continuationSeparator" w:id="0">
    <w:p w14:paraId="6B3D8711" w14:textId="77777777" w:rsidR="00AA2C8B" w:rsidRDefault="00AA2C8B"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206E0A" w:rsidRDefault="00206E0A">
    <w:pPr>
      <w:pStyle w:val="Header"/>
      <w:jc w:val="right"/>
    </w:pPr>
  </w:p>
  <w:p w14:paraId="5323FC96" w14:textId="77777777" w:rsidR="00206E0A" w:rsidRDefault="00206E0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2089940"/>
      <w:docPartObj>
        <w:docPartGallery w:val="Page Numbers (Top of Page)"/>
        <w:docPartUnique/>
      </w:docPartObj>
    </w:sdtPr>
    <w:sdtEndPr>
      <w:rPr>
        <w:noProof/>
      </w:rPr>
    </w:sdtEndPr>
    <w:sdtContent>
      <w:p w14:paraId="2A97D523" w14:textId="3D6AF8E5" w:rsidR="00206E0A" w:rsidRDefault="00206E0A">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2C88EE6C" w14:textId="77777777" w:rsidR="00206E0A" w:rsidRDefault="00206E0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937534"/>
      <w:docPartObj>
        <w:docPartGallery w:val="Page Numbers (Top of Page)"/>
        <w:docPartUnique/>
      </w:docPartObj>
    </w:sdtPr>
    <w:sdtEndPr>
      <w:rPr>
        <w:noProof/>
      </w:rPr>
    </w:sdtEndPr>
    <w:sdtContent>
      <w:p w14:paraId="697AF019" w14:textId="77777777" w:rsidR="00206E0A" w:rsidRDefault="00206E0A">
        <w:pPr>
          <w:pStyle w:val="Header"/>
          <w:jc w:val="right"/>
        </w:pPr>
        <w:r>
          <w:fldChar w:fldCharType="begin"/>
        </w:r>
        <w:r>
          <w:instrText xml:space="preserve"> PAGE   \* MERGEFORMAT </w:instrText>
        </w:r>
        <w:r>
          <w:fldChar w:fldCharType="separate"/>
        </w:r>
        <w:r w:rsidR="007C23CD">
          <w:rPr>
            <w:noProof/>
          </w:rPr>
          <w:t>49</w:t>
        </w:r>
        <w:r>
          <w:rPr>
            <w:noProof/>
          </w:rPr>
          <w:fldChar w:fldCharType="end"/>
        </w:r>
      </w:p>
    </w:sdtContent>
  </w:sdt>
  <w:p w14:paraId="2C59D330" w14:textId="77777777" w:rsidR="00206E0A" w:rsidRDefault="00206E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136EE"/>
    <w:multiLevelType w:val="hybridMultilevel"/>
    <w:tmpl w:val="3DDEF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D6762E"/>
    <w:multiLevelType w:val="hybridMultilevel"/>
    <w:tmpl w:val="4C0E296A"/>
    <w:lvl w:ilvl="0" w:tplc="3D7C217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A15D23"/>
    <w:multiLevelType w:val="hybridMultilevel"/>
    <w:tmpl w:val="657A5FDA"/>
    <w:lvl w:ilvl="0" w:tplc="90E06D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B336CF"/>
    <w:multiLevelType w:val="hybridMultilevel"/>
    <w:tmpl w:val="0DC8F03A"/>
    <w:lvl w:ilvl="0" w:tplc="60484010">
      <w:start w:val="1"/>
      <w:numFmt w:val="decimal"/>
      <w:lvlText w:val="3.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304C6"/>
    <w:multiLevelType w:val="multilevel"/>
    <w:tmpl w:val="DC6A5C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F5F46B5"/>
    <w:multiLevelType w:val="hybridMultilevel"/>
    <w:tmpl w:val="2C60B838"/>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2F688E"/>
    <w:multiLevelType w:val="multilevel"/>
    <w:tmpl w:val="BBA4F5F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4917C28"/>
    <w:multiLevelType w:val="multilevel"/>
    <w:tmpl w:val="1AE658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5C52952"/>
    <w:multiLevelType w:val="multilevel"/>
    <w:tmpl w:val="5B10C8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2.%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79D3B23"/>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62789B"/>
    <w:multiLevelType w:val="multilevel"/>
    <w:tmpl w:val="B6623B10"/>
    <w:lvl w:ilvl="0">
      <w:start w:val="1"/>
      <w:numFmt w:val="decimal"/>
      <w:lvlText w:val="3.2.%1"/>
      <w:lvlJc w:val="left"/>
      <w:pPr>
        <w:ind w:left="360" w:hanging="360"/>
      </w:pPr>
      <w:rPr>
        <w:rFonts w:hint="default"/>
      </w:rPr>
    </w:lvl>
    <w:lvl w:ilvl="1">
      <w:start w:val="1"/>
      <w:numFmt w:val="decimal"/>
      <w:lvlText w:val="%1.%2."/>
      <w:lvlJc w:val="left"/>
      <w:pPr>
        <w:ind w:left="792" w:hanging="432"/>
      </w:pPr>
    </w:lvl>
    <w:lvl w:ilvl="2">
      <w:start w:val="1"/>
      <w:numFmt w:val="decimal"/>
      <w:lvlText w:val="3.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EA91229"/>
    <w:multiLevelType w:val="multilevel"/>
    <w:tmpl w:val="DE9CC5C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43280916"/>
    <w:multiLevelType w:val="multilevel"/>
    <w:tmpl w:val="99D2994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1.%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46C30A7"/>
    <w:multiLevelType w:val="hybridMultilevel"/>
    <w:tmpl w:val="DBD4E916"/>
    <w:lvl w:ilvl="0" w:tplc="7B2CB86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72261C"/>
    <w:multiLevelType w:val="hybridMultilevel"/>
    <w:tmpl w:val="749CEC70"/>
    <w:lvl w:ilvl="0" w:tplc="60CA7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4943C1"/>
    <w:multiLevelType w:val="hybridMultilevel"/>
    <w:tmpl w:val="EF64784E"/>
    <w:lvl w:ilvl="0" w:tplc="8C8A1C0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4F11077F"/>
    <w:multiLevelType w:val="hybridMultilevel"/>
    <w:tmpl w:val="9946ACE2"/>
    <w:lvl w:ilvl="0" w:tplc="70667A62">
      <w:start w:val="1"/>
      <w:numFmt w:val="decimal"/>
      <w:lvlText w:val="3.4.%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0A10617"/>
    <w:multiLevelType w:val="multilevel"/>
    <w:tmpl w:val="326A83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7AB1283"/>
    <w:multiLevelType w:val="hybridMultilevel"/>
    <w:tmpl w:val="B032FAC6"/>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8A16068"/>
    <w:multiLevelType w:val="multilevel"/>
    <w:tmpl w:val="D5EA19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1.%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8DD6C9E"/>
    <w:multiLevelType w:val="hybridMultilevel"/>
    <w:tmpl w:val="9AB8FC72"/>
    <w:lvl w:ilvl="0" w:tplc="41444FB0">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C81F6D"/>
    <w:multiLevelType w:val="hybridMultilevel"/>
    <w:tmpl w:val="3DA419B2"/>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C322FE"/>
    <w:multiLevelType w:val="hybridMultilevel"/>
    <w:tmpl w:val="3BCA1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3C07D4B"/>
    <w:multiLevelType w:val="multilevel"/>
    <w:tmpl w:val="2A64BC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64002DD1"/>
    <w:multiLevelType w:val="hybridMultilevel"/>
    <w:tmpl w:val="797E5B6E"/>
    <w:lvl w:ilvl="0" w:tplc="70667A62">
      <w:start w:val="1"/>
      <w:numFmt w:val="decimal"/>
      <w:lvlText w:val="3.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0F54DF"/>
    <w:multiLevelType w:val="hybridMultilevel"/>
    <w:tmpl w:val="C1A2F430"/>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39">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860E42"/>
    <w:multiLevelType w:val="hybridMultilevel"/>
    <w:tmpl w:val="E0804208"/>
    <w:lvl w:ilvl="0" w:tplc="3698DBC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0A145E"/>
    <w:multiLevelType w:val="multilevel"/>
    <w:tmpl w:val="E2FC81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2.%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9"/>
  </w:num>
  <w:num w:numId="3">
    <w:abstractNumId w:val="4"/>
  </w:num>
  <w:num w:numId="4">
    <w:abstractNumId w:val="3"/>
  </w:num>
  <w:num w:numId="5">
    <w:abstractNumId w:val="33"/>
  </w:num>
  <w:num w:numId="6">
    <w:abstractNumId w:val="2"/>
  </w:num>
  <w:num w:numId="7">
    <w:abstractNumId w:val="1"/>
  </w:num>
  <w:num w:numId="8">
    <w:abstractNumId w:val="32"/>
  </w:num>
  <w:num w:numId="9">
    <w:abstractNumId w:val="20"/>
  </w:num>
  <w:num w:numId="10">
    <w:abstractNumId w:val="13"/>
  </w:num>
  <w:num w:numId="11">
    <w:abstractNumId w:val="38"/>
  </w:num>
  <w:num w:numId="12">
    <w:abstractNumId w:val="26"/>
  </w:num>
  <w:num w:numId="13">
    <w:abstractNumId w:val="29"/>
  </w:num>
  <w:num w:numId="14">
    <w:abstractNumId w:val="28"/>
  </w:num>
  <w:num w:numId="15">
    <w:abstractNumId w:val="30"/>
  </w:num>
  <w:num w:numId="16">
    <w:abstractNumId w:val="15"/>
  </w:num>
  <w:num w:numId="17">
    <w:abstractNumId w:val="6"/>
  </w:num>
  <w:num w:numId="18">
    <w:abstractNumId w:val="40"/>
  </w:num>
  <w:num w:numId="19">
    <w:abstractNumId w:val="17"/>
  </w:num>
  <w:num w:numId="20">
    <w:abstractNumId w:val="22"/>
  </w:num>
  <w:num w:numId="21">
    <w:abstractNumId w:val="34"/>
  </w:num>
  <w:num w:numId="22">
    <w:abstractNumId w:val="14"/>
  </w:num>
  <w:num w:numId="23">
    <w:abstractNumId w:val="31"/>
  </w:num>
  <w:num w:numId="24">
    <w:abstractNumId w:val="36"/>
  </w:num>
  <w:num w:numId="25">
    <w:abstractNumId w:val="9"/>
  </w:num>
  <w:num w:numId="26">
    <w:abstractNumId w:val="23"/>
  </w:num>
  <w:num w:numId="27">
    <w:abstractNumId w:val="25"/>
  </w:num>
  <w:num w:numId="28">
    <w:abstractNumId w:val="19"/>
  </w:num>
  <w:num w:numId="29">
    <w:abstractNumId w:val="7"/>
  </w:num>
  <w:num w:numId="30">
    <w:abstractNumId w:val="5"/>
  </w:num>
  <w:num w:numId="31">
    <w:abstractNumId w:val="37"/>
  </w:num>
  <w:num w:numId="32">
    <w:abstractNumId w:val="41"/>
  </w:num>
  <w:num w:numId="33">
    <w:abstractNumId w:val="27"/>
  </w:num>
  <w:num w:numId="34">
    <w:abstractNumId w:val="42"/>
  </w:num>
  <w:num w:numId="35">
    <w:abstractNumId w:val="8"/>
  </w:num>
  <w:num w:numId="36">
    <w:abstractNumId w:val="10"/>
  </w:num>
  <w:num w:numId="37">
    <w:abstractNumId w:val="16"/>
  </w:num>
  <w:num w:numId="38">
    <w:abstractNumId w:val="18"/>
  </w:num>
  <w:num w:numId="39">
    <w:abstractNumId w:val="21"/>
  </w:num>
  <w:num w:numId="40">
    <w:abstractNumId w:val="12"/>
  </w:num>
  <w:num w:numId="41">
    <w:abstractNumId w:val="11"/>
  </w:num>
  <w:num w:numId="42">
    <w:abstractNumId w:val="24"/>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55399"/>
    <w:rsid w:val="00061BB7"/>
    <w:rsid w:val="000746C8"/>
    <w:rsid w:val="00075F8F"/>
    <w:rsid w:val="00076D07"/>
    <w:rsid w:val="00083C2C"/>
    <w:rsid w:val="00093F55"/>
    <w:rsid w:val="000A3555"/>
    <w:rsid w:val="000C70C1"/>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2A64"/>
    <w:rsid w:val="00177619"/>
    <w:rsid w:val="00195151"/>
    <w:rsid w:val="001A0EC6"/>
    <w:rsid w:val="001A538C"/>
    <w:rsid w:val="001C205C"/>
    <w:rsid w:val="001C2540"/>
    <w:rsid w:val="001C312E"/>
    <w:rsid w:val="00206E0A"/>
    <w:rsid w:val="002140DA"/>
    <w:rsid w:val="00254C49"/>
    <w:rsid w:val="00254F3A"/>
    <w:rsid w:val="002556DE"/>
    <w:rsid w:val="002609D6"/>
    <w:rsid w:val="00270885"/>
    <w:rsid w:val="00293182"/>
    <w:rsid w:val="0029526B"/>
    <w:rsid w:val="002958A7"/>
    <w:rsid w:val="00295EE3"/>
    <w:rsid w:val="002A2D7B"/>
    <w:rsid w:val="002A4817"/>
    <w:rsid w:val="002A6E2C"/>
    <w:rsid w:val="002B27EC"/>
    <w:rsid w:val="002D21BB"/>
    <w:rsid w:val="002E2B68"/>
    <w:rsid w:val="002F07D0"/>
    <w:rsid w:val="00321B4C"/>
    <w:rsid w:val="00323E56"/>
    <w:rsid w:val="0033263F"/>
    <w:rsid w:val="00357495"/>
    <w:rsid w:val="003760AE"/>
    <w:rsid w:val="00376E87"/>
    <w:rsid w:val="00382155"/>
    <w:rsid w:val="00386B08"/>
    <w:rsid w:val="003A15B1"/>
    <w:rsid w:val="003B5777"/>
    <w:rsid w:val="003C4324"/>
    <w:rsid w:val="003D6C5C"/>
    <w:rsid w:val="003E3C19"/>
    <w:rsid w:val="003F5C23"/>
    <w:rsid w:val="003F6087"/>
    <w:rsid w:val="00401A9C"/>
    <w:rsid w:val="004026B2"/>
    <w:rsid w:val="0040461A"/>
    <w:rsid w:val="004159A0"/>
    <w:rsid w:val="00421556"/>
    <w:rsid w:val="00426F47"/>
    <w:rsid w:val="00430AD3"/>
    <w:rsid w:val="00433291"/>
    <w:rsid w:val="0044542D"/>
    <w:rsid w:val="004479F0"/>
    <w:rsid w:val="004570B9"/>
    <w:rsid w:val="0046099C"/>
    <w:rsid w:val="00465ACC"/>
    <w:rsid w:val="00476149"/>
    <w:rsid w:val="0049114F"/>
    <w:rsid w:val="004A75CE"/>
    <w:rsid w:val="004D253A"/>
    <w:rsid w:val="004D300F"/>
    <w:rsid w:val="004D5140"/>
    <w:rsid w:val="004E26B6"/>
    <w:rsid w:val="004F0F28"/>
    <w:rsid w:val="004F15DE"/>
    <w:rsid w:val="0051418B"/>
    <w:rsid w:val="00515682"/>
    <w:rsid w:val="0053187C"/>
    <w:rsid w:val="00543D20"/>
    <w:rsid w:val="00544962"/>
    <w:rsid w:val="0055186D"/>
    <w:rsid w:val="00556435"/>
    <w:rsid w:val="00564486"/>
    <w:rsid w:val="0057532D"/>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52576"/>
    <w:rsid w:val="00691FC5"/>
    <w:rsid w:val="006B2744"/>
    <w:rsid w:val="006C445D"/>
    <w:rsid w:val="006D2322"/>
    <w:rsid w:val="006D569C"/>
    <w:rsid w:val="006D67F4"/>
    <w:rsid w:val="006F6E02"/>
    <w:rsid w:val="00715B92"/>
    <w:rsid w:val="00740A1D"/>
    <w:rsid w:val="00742389"/>
    <w:rsid w:val="007522D0"/>
    <w:rsid w:val="00761DE7"/>
    <w:rsid w:val="00767182"/>
    <w:rsid w:val="0078371B"/>
    <w:rsid w:val="00790096"/>
    <w:rsid w:val="007A0443"/>
    <w:rsid w:val="007A6667"/>
    <w:rsid w:val="007A7E88"/>
    <w:rsid w:val="007B430C"/>
    <w:rsid w:val="007C23CD"/>
    <w:rsid w:val="007C73A8"/>
    <w:rsid w:val="008010DA"/>
    <w:rsid w:val="008029A0"/>
    <w:rsid w:val="00802F5E"/>
    <w:rsid w:val="008326CC"/>
    <w:rsid w:val="0084428F"/>
    <w:rsid w:val="008654D1"/>
    <w:rsid w:val="00867F16"/>
    <w:rsid w:val="008809F2"/>
    <w:rsid w:val="0088431F"/>
    <w:rsid w:val="00887B3B"/>
    <w:rsid w:val="008B4A5D"/>
    <w:rsid w:val="008D1747"/>
    <w:rsid w:val="008E53E5"/>
    <w:rsid w:val="008F64F0"/>
    <w:rsid w:val="009067D1"/>
    <w:rsid w:val="0091711D"/>
    <w:rsid w:val="009179C1"/>
    <w:rsid w:val="009372B1"/>
    <w:rsid w:val="009463E2"/>
    <w:rsid w:val="0097438F"/>
    <w:rsid w:val="009A01FF"/>
    <w:rsid w:val="009A0DD5"/>
    <w:rsid w:val="009B5B8E"/>
    <w:rsid w:val="009C4F01"/>
    <w:rsid w:val="009C6FBF"/>
    <w:rsid w:val="009D08AB"/>
    <w:rsid w:val="00A03CFE"/>
    <w:rsid w:val="00A2551E"/>
    <w:rsid w:val="00A52C4C"/>
    <w:rsid w:val="00A62677"/>
    <w:rsid w:val="00A653E2"/>
    <w:rsid w:val="00A67420"/>
    <w:rsid w:val="00A71333"/>
    <w:rsid w:val="00A9073D"/>
    <w:rsid w:val="00AA2C8B"/>
    <w:rsid w:val="00AA33EE"/>
    <w:rsid w:val="00AA5442"/>
    <w:rsid w:val="00AB18FE"/>
    <w:rsid w:val="00AC49F3"/>
    <w:rsid w:val="00AD5975"/>
    <w:rsid w:val="00AD78A9"/>
    <w:rsid w:val="00AE2816"/>
    <w:rsid w:val="00AE3157"/>
    <w:rsid w:val="00AE558B"/>
    <w:rsid w:val="00AE56C9"/>
    <w:rsid w:val="00AF03FA"/>
    <w:rsid w:val="00AF61D4"/>
    <w:rsid w:val="00AF6E80"/>
    <w:rsid w:val="00B03615"/>
    <w:rsid w:val="00B052BC"/>
    <w:rsid w:val="00B1664E"/>
    <w:rsid w:val="00B217BD"/>
    <w:rsid w:val="00B31B60"/>
    <w:rsid w:val="00B3591D"/>
    <w:rsid w:val="00B422EA"/>
    <w:rsid w:val="00B42C0F"/>
    <w:rsid w:val="00B4312F"/>
    <w:rsid w:val="00B43A4F"/>
    <w:rsid w:val="00B5027A"/>
    <w:rsid w:val="00B5471F"/>
    <w:rsid w:val="00B65406"/>
    <w:rsid w:val="00B73BAF"/>
    <w:rsid w:val="00B76905"/>
    <w:rsid w:val="00B81511"/>
    <w:rsid w:val="00BB113A"/>
    <w:rsid w:val="00BE0479"/>
    <w:rsid w:val="00BE07CD"/>
    <w:rsid w:val="00BE4EB5"/>
    <w:rsid w:val="00BF29D4"/>
    <w:rsid w:val="00C21D9C"/>
    <w:rsid w:val="00C32FCD"/>
    <w:rsid w:val="00C41541"/>
    <w:rsid w:val="00C54449"/>
    <w:rsid w:val="00C56F2E"/>
    <w:rsid w:val="00CA1306"/>
    <w:rsid w:val="00CC5778"/>
    <w:rsid w:val="00CD4BBA"/>
    <w:rsid w:val="00CE0B85"/>
    <w:rsid w:val="00CE6E82"/>
    <w:rsid w:val="00CF1E47"/>
    <w:rsid w:val="00CF4BF7"/>
    <w:rsid w:val="00D00BE5"/>
    <w:rsid w:val="00D27BAD"/>
    <w:rsid w:val="00D55136"/>
    <w:rsid w:val="00D6202D"/>
    <w:rsid w:val="00D84755"/>
    <w:rsid w:val="00D91C96"/>
    <w:rsid w:val="00D92405"/>
    <w:rsid w:val="00D93971"/>
    <w:rsid w:val="00D93CA2"/>
    <w:rsid w:val="00DA14EC"/>
    <w:rsid w:val="00DC089E"/>
    <w:rsid w:val="00DC0C3E"/>
    <w:rsid w:val="00DE61A3"/>
    <w:rsid w:val="00E03594"/>
    <w:rsid w:val="00E33699"/>
    <w:rsid w:val="00E41DF7"/>
    <w:rsid w:val="00E42F4F"/>
    <w:rsid w:val="00E510EF"/>
    <w:rsid w:val="00E525BA"/>
    <w:rsid w:val="00E60960"/>
    <w:rsid w:val="00E61BA9"/>
    <w:rsid w:val="00E62044"/>
    <w:rsid w:val="00E70AEA"/>
    <w:rsid w:val="00E86DC4"/>
    <w:rsid w:val="00E953B6"/>
    <w:rsid w:val="00EA5F5A"/>
    <w:rsid w:val="00EC3AD6"/>
    <w:rsid w:val="00ED6ED2"/>
    <w:rsid w:val="00EE078D"/>
    <w:rsid w:val="00EE0AFD"/>
    <w:rsid w:val="00EE26E2"/>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s>
</file>

<file path=customXml/itemProps1.xml><?xml version="1.0" encoding="utf-8"?>
<ds:datastoreItem xmlns:ds="http://schemas.openxmlformats.org/officeDocument/2006/customXml" ds:itemID="{2691E33F-91CD-4921-B0B6-41D6011BB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63</Pages>
  <Words>11385</Words>
  <Characters>6489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59</cp:revision>
  <dcterms:created xsi:type="dcterms:W3CDTF">2021-01-04T16:04:00Z</dcterms:created>
  <dcterms:modified xsi:type="dcterms:W3CDTF">2021-01-0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